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339F257"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77777777" w:rsidR="00FD425E" w:rsidRDefault="00FD425E" w:rsidP="00FD425E">
      <w:pPr>
        <w:autoSpaceDE w:val="0"/>
        <w:autoSpaceDN w:val="0"/>
        <w:adjustRightInd w:val="0"/>
        <w:jc w:val="center"/>
        <w:rPr>
          <w:bCs/>
          <w:color w:val="000000"/>
        </w:rPr>
      </w:pPr>
    </w:p>
    <w:p w14:paraId="08C05A53" w14:textId="77777777" w:rsidR="00FD425E" w:rsidRDefault="00FD425E" w:rsidP="00FD425E">
      <w:pPr>
        <w:autoSpaceDE w:val="0"/>
        <w:autoSpaceDN w:val="0"/>
        <w:adjustRightInd w:val="0"/>
        <w:jc w:val="center"/>
        <w:rPr>
          <w:bCs/>
          <w:color w:val="000000"/>
        </w:rPr>
      </w:pPr>
    </w:p>
    <w:p w14:paraId="5655E36A" w14:textId="77777777"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7777777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77777777"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77777777" w:rsidR="00FD425E" w:rsidRPr="00D46697" w:rsidRDefault="00FD425E" w:rsidP="00FD425E">
      <w:pPr>
        <w:autoSpaceDE w:val="0"/>
        <w:autoSpaceDN w:val="0"/>
        <w:adjustRightInd w:val="0"/>
        <w:jc w:val="both"/>
        <w:rPr>
          <w:i/>
          <w:color w:val="000000"/>
        </w:rPr>
      </w:pPr>
      <w:r>
        <w:rPr>
          <w:bCs/>
          <w:color w:val="000000"/>
        </w:rPr>
        <w:t>XXXX</w:t>
      </w:r>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7777777" w:rsidR="00755D2F" w:rsidRPr="00F07C79" w:rsidRDefault="00755D2F" w:rsidP="00755D2F">
      <w:pPr>
        <w:ind w:left="5670"/>
        <w:jc w:val="right"/>
        <w:rPr>
          <w:i/>
          <w:sz w:val="28"/>
          <w:szCs w:val="28"/>
        </w:rPr>
      </w:pPr>
      <w:r>
        <w:rPr>
          <w:i/>
          <w:sz w:val="28"/>
          <w:szCs w:val="28"/>
        </w:rPr>
        <w:t>XXXXX.</w:t>
      </w:r>
    </w:p>
    <w:p w14:paraId="382D1FC8" w14:textId="77777777" w:rsidR="00755D2F" w:rsidRDefault="00755D2F" w:rsidP="00755D2F">
      <w:pPr>
        <w:jc w:val="center"/>
        <w:rPr>
          <w:b/>
        </w:rPr>
      </w:pPr>
      <w:r>
        <w:rPr>
          <w:i/>
          <w:sz w:val="28"/>
          <w:szCs w:val="28"/>
        </w:rPr>
        <w:br w:type="page"/>
      </w: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77777777" w:rsidR="00755D2F" w:rsidRDefault="00755D2F" w:rsidP="00755D2F">
      <w:pPr>
        <w:pStyle w:val="ABNTTexto"/>
      </w:pPr>
      <w:r>
        <w:t>XXXXX</w:t>
      </w:r>
    </w:p>
    <w:p w14:paraId="2A698851" w14:textId="77777777" w:rsidR="00755D2F" w:rsidRDefault="00755D2F" w:rsidP="00755D2F">
      <w:pPr>
        <w:pStyle w:val="ABNTTexto"/>
      </w:pPr>
    </w:p>
    <w:p w14:paraId="2D9F589A" w14:textId="77777777" w:rsidR="00755D2F" w:rsidRDefault="00755D2F" w:rsidP="00755D2F">
      <w:pPr>
        <w:pStyle w:val="ABNTTexto"/>
      </w:pPr>
    </w:p>
    <w:p w14:paraId="5516E93B" w14:textId="77777777" w:rsidR="00755D2F" w:rsidRPr="00F07C79" w:rsidRDefault="00755D2F" w:rsidP="00755D2F">
      <w:pPr>
        <w:jc w:val="center"/>
        <w:rPr>
          <w:b/>
        </w:rPr>
      </w:pPr>
      <w:r w:rsidRPr="00F07C79">
        <w:rPr>
          <w:i/>
          <w:sz w:val="28"/>
          <w:szCs w:val="28"/>
        </w:rPr>
        <w:br w:type="page"/>
      </w: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175D57C2" w:rsidR="00755D2F" w:rsidRPr="00FB1BE3" w:rsidRDefault="009404AE" w:rsidP="00755D2F">
      <w:pPr>
        <w:pStyle w:val="ABNTTexto"/>
        <w:ind w:firstLine="0"/>
      </w:pPr>
      <w:r>
        <w:t>XXXX</w:t>
      </w:r>
      <w:bookmarkStart w:id="1" w:name="_GoBack"/>
      <w:bookmarkEnd w:id="1"/>
    </w:p>
    <w:p w14:paraId="750359A3" w14:textId="77777777" w:rsidR="00755D2F" w:rsidRDefault="00755D2F" w:rsidP="00755D2F">
      <w:pPr>
        <w:jc w:val="both"/>
      </w:pPr>
    </w:p>
    <w:p w14:paraId="1C92BBAD" w14:textId="77777777" w:rsidR="00755D2F" w:rsidRDefault="00755D2F" w:rsidP="00755D2F">
      <w:pPr>
        <w:jc w:val="both"/>
      </w:pPr>
    </w:p>
    <w:p w14:paraId="4436A042" w14:textId="77777777" w:rsidR="00755D2F" w:rsidRPr="00F07C79" w:rsidRDefault="00755D2F" w:rsidP="00755D2F">
      <w:pPr>
        <w:jc w:val="both"/>
      </w:pPr>
      <w:r>
        <w:t>Palavras-chave: X1.X2.</w:t>
      </w:r>
    </w:p>
    <w:p w14:paraId="7EAED798" w14:textId="77777777" w:rsidR="00755D2F" w:rsidRPr="00F07C79" w:rsidRDefault="00755D2F" w:rsidP="00755D2F">
      <w:pPr>
        <w:jc w:val="both"/>
      </w:pPr>
    </w:p>
    <w:p w14:paraId="1491D756" w14:textId="77777777" w:rsidR="00755D2F" w:rsidRPr="00F07C79" w:rsidRDefault="00755D2F" w:rsidP="00755D2F">
      <w:pPr>
        <w:ind w:left="360"/>
        <w:jc w:val="both"/>
      </w:pPr>
    </w:p>
    <w:p w14:paraId="39FEAE1F" w14:textId="77777777" w:rsidR="00755D2F" w:rsidRPr="00411C6A" w:rsidRDefault="00755D2F" w:rsidP="00755D2F">
      <w:pPr>
        <w:jc w:val="center"/>
        <w:rPr>
          <w:b/>
          <w:bCs/>
        </w:rPr>
      </w:pPr>
      <w:r w:rsidRPr="00755D2F">
        <w:br w:type="page"/>
      </w:r>
      <w:r w:rsidRPr="00411C6A">
        <w:rPr>
          <w:b/>
          <w:bCs/>
        </w:rPr>
        <w:lastRenderedPageBreak/>
        <w:t>ABSTRACT</w:t>
      </w:r>
    </w:p>
    <w:p w14:paraId="7A6AB7B8" w14:textId="77777777" w:rsidR="00755D2F" w:rsidRPr="00411C6A" w:rsidRDefault="00755D2F" w:rsidP="00755D2F">
      <w:pPr>
        <w:pStyle w:val="ABNTTexto"/>
        <w:ind w:firstLine="0"/>
      </w:pPr>
    </w:p>
    <w:p w14:paraId="6B171397" w14:textId="77777777" w:rsidR="00755D2F" w:rsidRPr="00411C6A" w:rsidRDefault="00755D2F" w:rsidP="00755D2F">
      <w:pPr>
        <w:pStyle w:val="ABNTTexto"/>
        <w:ind w:firstLine="0"/>
      </w:pPr>
      <w:r w:rsidRPr="00411C6A">
        <w:t>XXXXXX</w:t>
      </w:r>
    </w:p>
    <w:p w14:paraId="6F576A89" w14:textId="77777777" w:rsidR="00755D2F" w:rsidRPr="00411C6A" w:rsidRDefault="00755D2F" w:rsidP="00755D2F">
      <w:pPr>
        <w:pStyle w:val="ABNTTexto"/>
        <w:ind w:firstLine="0"/>
      </w:pPr>
    </w:p>
    <w:p w14:paraId="079EEC27" w14:textId="77777777" w:rsidR="00755D2F" w:rsidRPr="00755D2F" w:rsidRDefault="00755D2F" w:rsidP="00755D2F">
      <w:pPr>
        <w:pStyle w:val="ABNTTexto"/>
        <w:ind w:firstLine="0"/>
        <w:rPr>
          <w:lang w:val="en-US"/>
        </w:rPr>
      </w:pPr>
      <w:r w:rsidRPr="00C0328F">
        <w:rPr>
          <w:lang w:val="en-US"/>
        </w:rPr>
        <w:t xml:space="preserve">Keywords: </w:t>
      </w:r>
      <w:r>
        <w:rPr>
          <w:lang w:val="en-US"/>
        </w:rPr>
        <w:t>X1. X2.</w:t>
      </w:r>
    </w:p>
    <w:p w14:paraId="76D65AAC" w14:textId="77777777" w:rsidR="00755D2F" w:rsidRPr="00F07C79" w:rsidRDefault="00755D2F" w:rsidP="00755D2F">
      <w:pPr>
        <w:ind w:left="360"/>
        <w:jc w:val="both"/>
        <w:rPr>
          <w:b/>
          <w:sz w:val="28"/>
          <w:szCs w:val="28"/>
          <w:lang w:val="en-US"/>
        </w:rPr>
      </w:pPr>
    </w:p>
    <w:p w14:paraId="186175C4" w14:textId="77777777" w:rsidR="00755D2F" w:rsidRPr="00755D2F" w:rsidRDefault="00755D2F" w:rsidP="00755D2F">
      <w:pPr>
        <w:rPr>
          <w:lang w:val="en-US"/>
        </w:rPr>
      </w:pPr>
    </w:p>
    <w:p w14:paraId="6DEFAEA7" w14:textId="77777777"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14:paraId="1F0C1D54" w14:textId="77777777" w:rsidR="00755D2F" w:rsidRPr="00755D2F" w:rsidRDefault="00755D2F" w:rsidP="00755D2F">
      <w:pPr>
        <w:pStyle w:val="ABNTTexto"/>
        <w:rPr>
          <w:lang w:val="en-US"/>
        </w:rPr>
      </w:pPr>
    </w:p>
    <w:p w14:paraId="54B7A2C2" w14:textId="7036E9A6" w:rsidR="003B6279"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2119128" w:history="1">
        <w:r w:rsidR="003B6279" w:rsidRPr="00956B19">
          <w:rPr>
            <w:rStyle w:val="Hyperlink"/>
            <w:noProof/>
          </w:rPr>
          <w:t>1</w:t>
        </w:r>
        <w:r w:rsidR="003B6279">
          <w:rPr>
            <w:rFonts w:asciiTheme="minorHAnsi" w:eastAsiaTheme="minorEastAsia" w:hAnsiTheme="minorHAnsi" w:cstheme="minorBidi"/>
            <w:noProof/>
          </w:rPr>
          <w:tab/>
        </w:r>
        <w:r w:rsidR="003B6279" w:rsidRPr="00956B19">
          <w:rPr>
            <w:rStyle w:val="Hyperlink"/>
            <w:noProof/>
          </w:rPr>
          <w:t>INTRODUÇÃO</w:t>
        </w:r>
        <w:r w:rsidR="003B6279">
          <w:rPr>
            <w:noProof/>
            <w:webHidden/>
          </w:rPr>
          <w:tab/>
        </w:r>
        <w:r w:rsidR="003B6279">
          <w:rPr>
            <w:noProof/>
            <w:webHidden/>
          </w:rPr>
          <w:fldChar w:fldCharType="begin"/>
        </w:r>
        <w:r w:rsidR="003B6279">
          <w:rPr>
            <w:noProof/>
            <w:webHidden/>
          </w:rPr>
          <w:instrText xml:space="preserve"> PAGEREF _Toc12119128 \h </w:instrText>
        </w:r>
        <w:r w:rsidR="003B6279">
          <w:rPr>
            <w:noProof/>
            <w:webHidden/>
          </w:rPr>
        </w:r>
        <w:r w:rsidR="003B6279">
          <w:rPr>
            <w:noProof/>
            <w:webHidden/>
          </w:rPr>
          <w:fldChar w:fldCharType="separate"/>
        </w:r>
        <w:r w:rsidR="003B6279">
          <w:rPr>
            <w:noProof/>
            <w:webHidden/>
          </w:rPr>
          <w:t>9</w:t>
        </w:r>
        <w:r w:rsidR="003B6279">
          <w:rPr>
            <w:noProof/>
            <w:webHidden/>
          </w:rPr>
          <w:fldChar w:fldCharType="end"/>
        </w:r>
      </w:hyperlink>
    </w:p>
    <w:p w14:paraId="23EBC797" w14:textId="51C51FD2"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29" w:history="1">
        <w:r w:rsidRPr="00956B19">
          <w:rPr>
            <w:rStyle w:val="Hyperlink"/>
            <w:noProof/>
          </w:rPr>
          <w:t>2</w:t>
        </w:r>
        <w:r>
          <w:rPr>
            <w:rFonts w:asciiTheme="minorHAnsi" w:eastAsiaTheme="minorEastAsia" w:hAnsiTheme="minorHAnsi" w:cstheme="minorBidi"/>
            <w:noProof/>
          </w:rPr>
          <w:tab/>
        </w:r>
        <w:r w:rsidRPr="00956B19">
          <w:rPr>
            <w:rStyle w:val="Hyperlink"/>
            <w:noProof/>
          </w:rPr>
          <w:t>ANÁLISE EXPLORATÓRIA DE DADOS</w:t>
        </w:r>
        <w:r>
          <w:rPr>
            <w:noProof/>
            <w:webHidden/>
          </w:rPr>
          <w:tab/>
        </w:r>
        <w:r>
          <w:rPr>
            <w:noProof/>
            <w:webHidden/>
          </w:rPr>
          <w:fldChar w:fldCharType="begin"/>
        </w:r>
        <w:r>
          <w:rPr>
            <w:noProof/>
            <w:webHidden/>
          </w:rPr>
          <w:instrText xml:space="preserve"> PAGEREF _Toc12119129 \h </w:instrText>
        </w:r>
        <w:r>
          <w:rPr>
            <w:noProof/>
            <w:webHidden/>
          </w:rPr>
        </w:r>
        <w:r>
          <w:rPr>
            <w:noProof/>
            <w:webHidden/>
          </w:rPr>
          <w:fldChar w:fldCharType="separate"/>
        </w:r>
        <w:r>
          <w:rPr>
            <w:noProof/>
            <w:webHidden/>
          </w:rPr>
          <w:t>10</w:t>
        </w:r>
        <w:r>
          <w:rPr>
            <w:noProof/>
            <w:webHidden/>
          </w:rPr>
          <w:fldChar w:fldCharType="end"/>
        </w:r>
      </w:hyperlink>
    </w:p>
    <w:p w14:paraId="2754C0E7" w14:textId="0F6D1814"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0" w:history="1">
        <w:r w:rsidRPr="00956B19">
          <w:rPr>
            <w:rStyle w:val="Hyperlink"/>
            <w:noProof/>
          </w:rPr>
          <w:t>3</w:t>
        </w:r>
        <w:r>
          <w:rPr>
            <w:rFonts w:asciiTheme="minorHAnsi" w:eastAsiaTheme="minorEastAsia" w:hAnsiTheme="minorHAnsi" w:cstheme="minorBidi"/>
            <w:noProof/>
          </w:rPr>
          <w:tab/>
        </w:r>
        <w:r w:rsidRPr="00956B19">
          <w:rPr>
            <w:rStyle w:val="Hyperlink"/>
            <w:noProof/>
          </w:rPr>
          <w:t>LEVANTAMENTO DE FERRAMENTAS PARA ANÁLISE DE DATASETS</w:t>
        </w:r>
        <w:r>
          <w:rPr>
            <w:noProof/>
            <w:webHidden/>
          </w:rPr>
          <w:tab/>
        </w:r>
        <w:r>
          <w:rPr>
            <w:noProof/>
            <w:webHidden/>
          </w:rPr>
          <w:fldChar w:fldCharType="begin"/>
        </w:r>
        <w:r>
          <w:rPr>
            <w:noProof/>
            <w:webHidden/>
          </w:rPr>
          <w:instrText xml:space="preserve"> PAGEREF _Toc12119130 \h </w:instrText>
        </w:r>
        <w:r>
          <w:rPr>
            <w:noProof/>
            <w:webHidden/>
          </w:rPr>
        </w:r>
        <w:r>
          <w:rPr>
            <w:noProof/>
            <w:webHidden/>
          </w:rPr>
          <w:fldChar w:fldCharType="separate"/>
        </w:r>
        <w:r>
          <w:rPr>
            <w:noProof/>
            <w:webHidden/>
          </w:rPr>
          <w:t>11</w:t>
        </w:r>
        <w:r>
          <w:rPr>
            <w:noProof/>
            <w:webHidden/>
          </w:rPr>
          <w:fldChar w:fldCharType="end"/>
        </w:r>
      </w:hyperlink>
    </w:p>
    <w:p w14:paraId="7979179C" w14:textId="7107239F"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1" w:history="1">
        <w:r w:rsidRPr="00956B19">
          <w:rPr>
            <w:rStyle w:val="Hyperlink"/>
            <w:noProof/>
          </w:rPr>
          <w:t>4</w:t>
        </w:r>
        <w:r>
          <w:rPr>
            <w:rFonts w:asciiTheme="minorHAnsi" w:eastAsiaTheme="minorEastAsia" w:hAnsiTheme="minorHAnsi" w:cstheme="minorBidi"/>
            <w:noProof/>
          </w:rPr>
          <w:tab/>
        </w:r>
        <w:r w:rsidRPr="00956B19">
          <w:rPr>
            <w:rStyle w:val="Hyperlink"/>
            <w:noProof/>
          </w:rPr>
          <w:t>VISUALIZAÇÕES GRÁFICAS A SEREM CONTEMPLADAS NA FERRAMENTA</w:t>
        </w:r>
        <w:r>
          <w:rPr>
            <w:noProof/>
            <w:webHidden/>
          </w:rPr>
          <w:tab/>
        </w:r>
        <w:r>
          <w:rPr>
            <w:noProof/>
            <w:webHidden/>
          </w:rPr>
          <w:fldChar w:fldCharType="begin"/>
        </w:r>
        <w:r>
          <w:rPr>
            <w:noProof/>
            <w:webHidden/>
          </w:rPr>
          <w:instrText xml:space="preserve"> PAGEREF _Toc12119131 \h </w:instrText>
        </w:r>
        <w:r>
          <w:rPr>
            <w:noProof/>
            <w:webHidden/>
          </w:rPr>
        </w:r>
        <w:r>
          <w:rPr>
            <w:noProof/>
            <w:webHidden/>
          </w:rPr>
          <w:fldChar w:fldCharType="separate"/>
        </w:r>
        <w:r>
          <w:rPr>
            <w:noProof/>
            <w:webHidden/>
          </w:rPr>
          <w:t>12</w:t>
        </w:r>
        <w:r>
          <w:rPr>
            <w:noProof/>
            <w:webHidden/>
          </w:rPr>
          <w:fldChar w:fldCharType="end"/>
        </w:r>
      </w:hyperlink>
    </w:p>
    <w:p w14:paraId="358BB6A1" w14:textId="136E7FC5"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2" w:history="1">
        <w:r w:rsidRPr="00956B19">
          <w:rPr>
            <w:rStyle w:val="Hyperlink"/>
            <w:noProof/>
          </w:rPr>
          <w:t>4.1</w:t>
        </w:r>
        <w:r>
          <w:rPr>
            <w:rFonts w:asciiTheme="minorHAnsi" w:eastAsiaTheme="minorEastAsia" w:hAnsiTheme="minorHAnsi" w:cstheme="minorBidi"/>
            <w:noProof/>
          </w:rPr>
          <w:tab/>
        </w:r>
        <w:r w:rsidRPr="00956B19">
          <w:rPr>
            <w:rStyle w:val="Hyperlink"/>
            <w:noProof/>
          </w:rPr>
          <w:t>CONCEITOS ESTATÍSTICOS BÁSICOS</w:t>
        </w:r>
        <w:r>
          <w:rPr>
            <w:noProof/>
            <w:webHidden/>
          </w:rPr>
          <w:tab/>
        </w:r>
        <w:r>
          <w:rPr>
            <w:noProof/>
            <w:webHidden/>
          </w:rPr>
          <w:fldChar w:fldCharType="begin"/>
        </w:r>
        <w:r>
          <w:rPr>
            <w:noProof/>
            <w:webHidden/>
          </w:rPr>
          <w:instrText xml:space="preserve"> PAGEREF _Toc12119132 \h </w:instrText>
        </w:r>
        <w:r>
          <w:rPr>
            <w:noProof/>
            <w:webHidden/>
          </w:rPr>
        </w:r>
        <w:r>
          <w:rPr>
            <w:noProof/>
            <w:webHidden/>
          </w:rPr>
          <w:fldChar w:fldCharType="separate"/>
        </w:r>
        <w:r>
          <w:rPr>
            <w:noProof/>
            <w:webHidden/>
          </w:rPr>
          <w:t>13</w:t>
        </w:r>
        <w:r>
          <w:rPr>
            <w:noProof/>
            <w:webHidden/>
          </w:rPr>
          <w:fldChar w:fldCharType="end"/>
        </w:r>
      </w:hyperlink>
    </w:p>
    <w:p w14:paraId="4BEA1B2D" w14:textId="47BD36AB"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3" w:history="1">
        <w:r w:rsidRPr="00956B19">
          <w:rPr>
            <w:rStyle w:val="Hyperlink"/>
            <w:noProof/>
          </w:rPr>
          <w:t>4.2</w:t>
        </w:r>
        <w:r>
          <w:rPr>
            <w:rFonts w:asciiTheme="minorHAnsi" w:eastAsiaTheme="minorEastAsia" w:hAnsiTheme="minorHAnsi" w:cstheme="minorBidi"/>
            <w:noProof/>
          </w:rPr>
          <w:tab/>
        </w:r>
        <w:r w:rsidRPr="00956B19">
          <w:rPr>
            <w:rStyle w:val="Hyperlink"/>
            <w:noProof/>
          </w:rPr>
          <w:t>GRÁFICOS DE COLUNA E HISTOGRAMAS</w:t>
        </w:r>
        <w:r>
          <w:rPr>
            <w:noProof/>
            <w:webHidden/>
          </w:rPr>
          <w:tab/>
        </w:r>
        <w:r>
          <w:rPr>
            <w:noProof/>
            <w:webHidden/>
          </w:rPr>
          <w:fldChar w:fldCharType="begin"/>
        </w:r>
        <w:r>
          <w:rPr>
            <w:noProof/>
            <w:webHidden/>
          </w:rPr>
          <w:instrText xml:space="preserve"> PAGEREF _Toc12119133 \h </w:instrText>
        </w:r>
        <w:r>
          <w:rPr>
            <w:noProof/>
            <w:webHidden/>
          </w:rPr>
        </w:r>
        <w:r>
          <w:rPr>
            <w:noProof/>
            <w:webHidden/>
          </w:rPr>
          <w:fldChar w:fldCharType="separate"/>
        </w:r>
        <w:r>
          <w:rPr>
            <w:noProof/>
            <w:webHidden/>
          </w:rPr>
          <w:t>16</w:t>
        </w:r>
        <w:r>
          <w:rPr>
            <w:noProof/>
            <w:webHidden/>
          </w:rPr>
          <w:fldChar w:fldCharType="end"/>
        </w:r>
      </w:hyperlink>
    </w:p>
    <w:p w14:paraId="6F215B45" w14:textId="7D70FDEA"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4" w:history="1">
        <w:r w:rsidRPr="00956B19">
          <w:rPr>
            <w:rStyle w:val="Hyperlink"/>
            <w:noProof/>
          </w:rPr>
          <w:t>4.3</w:t>
        </w:r>
        <w:r>
          <w:rPr>
            <w:rFonts w:asciiTheme="minorHAnsi" w:eastAsiaTheme="minorEastAsia" w:hAnsiTheme="minorHAnsi" w:cstheme="minorBidi"/>
            <w:noProof/>
          </w:rPr>
          <w:tab/>
        </w:r>
        <w:r w:rsidRPr="00956B19">
          <w:rPr>
            <w:rStyle w:val="Hyperlink"/>
            <w:noProof/>
          </w:rPr>
          <w:t>GRÁFICOS DE LINHA</w:t>
        </w:r>
        <w:r>
          <w:rPr>
            <w:noProof/>
            <w:webHidden/>
          </w:rPr>
          <w:tab/>
        </w:r>
        <w:r>
          <w:rPr>
            <w:noProof/>
            <w:webHidden/>
          </w:rPr>
          <w:fldChar w:fldCharType="begin"/>
        </w:r>
        <w:r>
          <w:rPr>
            <w:noProof/>
            <w:webHidden/>
          </w:rPr>
          <w:instrText xml:space="preserve"> PAGEREF _Toc12119134 \h </w:instrText>
        </w:r>
        <w:r>
          <w:rPr>
            <w:noProof/>
            <w:webHidden/>
          </w:rPr>
        </w:r>
        <w:r>
          <w:rPr>
            <w:noProof/>
            <w:webHidden/>
          </w:rPr>
          <w:fldChar w:fldCharType="separate"/>
        </w:r>
        <w:r>
          <w:rPr>
            <w:noProof/>
            <w:webHidden/>
          </w:rPr>
          <w:t>19</w:t>
        </w:r>
        <w:r>
          <w:rPr>
            <w:noProof/>
            <w:webHidden/>
          </w:rPr>
          <w:fldChar w:fldCharType="end"/>
        </w:r>
      </w:hyperlink>
    </w:p>
    <w:p w14:paraId="6DB762AB" w14:textId="4B8E284C"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5" w:history="1">
        <w:r w:rsidRPr="00956B19">
          <w:rPr>
            <w:rStyle w:val="Hyperlink"/>
            <w:noProof/>
          </w:rPr>
          <w:t>4.4</w:t>
        </w:r>
        <w:r>
          <w:rPr>
            <w:rFonts w:asciiTheme="minorHAnsi" w:eastAsiaTheme="minorEastAsia" w:hAnsiTheme="minorHAnsi" w:cstheme="minorBidi"/>
            <w:noProof/>
          </w:rPr>
          <w:tab/>
        </w:r>
        <w:r w:rsidRPr="00956B19">
          <w:rPr>
            <w:rStyle w:val="Hyperlink"/>
            <w:noProof/>
          </w:rPr>
          <w:t>GRÁFICOS DE DISPERSÃO (</w:t>
        </w:r>
        <w:r w:rsidRPr="00956B19">
          <w:rPr>
            <w:rStyle w:val="Hyperlink"/>
            <w:i/>
            <w:noProof/>
          </w:rPr>
          <w:t>SCATTER PLOTS</w:t>
        </w:r>
        <w:r w:rsidRPr="00956B19">
          <w:rPr>
            <w:rStyle w:val="Hyperlink"/>
            <w:noProof/>
          </w:rPr>
          <w:t>)</w:t>
        </w:r>
        <w:r>
          <w:rPr>
            <w:noProof/>
            <w:webHidden/>
          </w:rPr>
          <w:tab/>
        </w:r>
        <w:r>
          <w:rPr>
            <w:noProof/>
            <w:webHidden/>
          </w:rPr>
          <w:fldChar w:fldCharType="begin"/>
        </w:r>
        <w:r>
          <w:rPr>
            <w:noProof/>
            <w:webHidden/>
          </w:rPr>
          <w:instrText xml:space="preserve"> PAGEREF _Toc12119135 \h </w:instrText>
        </w:r>
        <w:r>
          <w:rPr>
            <w:noProof/>
            <w:webHidden/>
          </w:rPr>
        </w:r>
        <w:r>
          <w:rPr>
            <w:noProof/>
            <w:webHidden/>
          </w:rPr>
          <w:fldChar w:fldCharType="separate"/>
        </w:r>
        <w:r>
          <w:rPr>
            <w:noProof/>
            <w:webHidden/>
          </w:rPr>
          <w:t>21</w:t>
        </w:r>
        <w:r>
          <w:rPr>
            <w:noProof/>
            <w:webHidden/>
          </w:rPr>
          <w:fldChar w:fldCharType="end"/>
        </w:r>
      </w:hyperlink>
    </w:p>
    <w:p w14:paraId="2F513D06" w14:textId="0F7CEEF9"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6" w:history="1">
        <w:r w:rsidRPr="00956B19">
          <w:rPr>
            <w:rStyle w:val="Hyperlink"/>
            <w:noProof/>
          </w:rPr>
          <w:t>4.5</w:t>
        </w:r>
        <w:r>
          <w:rPr>
            <w:rFonts w:asciiTheme="minorHAnsi" w:eastAsiaTheme="minorEastAsia" w:hAnsiTheme="minorHAnsi" w:cstheme="minorBidi"/>
            <w:noProof/>
          </w:rPr>
          <w:tab/>
        </w:r>
        <w:r w:rsidRPr="00956B19">
          <w:rPr>
            <w:rStyle w:val="Hyperlink"/>
            <w:i/>
            <w:noProof/>
          </w:rPr>
          <w:t>BOX PLOT</w:t>
        </w:r>
        <w:r>
          <w:rPr>
            <w:noProof/>
            <w:webHidden/>
          </w:rPr>
          <w:tab/>
        </w:r>
        <w:r>
          <w:rPr>
            <w:noProof/>
            <w:webHidden/>
          </w:rPr>
          <w:fldChar w:fldCharType="begin"/>
        </w:r>
        <w:r>
          <w:rPr>
            <w:noProof/>
            <w:webHidden/>
          </w:rPr>
          <w:instrText xml:space="preserve"> PAGEREF _Toc12119136 \h </w:instrText>
        </w:r>
        <w:r>
          <w:rPr>
            <w:noProof/>
            <w:webHidden/>
          </w:rPr>
        </w:r>
        <w:r>
          <w:rPr>
            <w:noProof/>
            <w:webHidden/>
          </w:rPr>
          <w:fldChar w:fldCharType="separate"/>
        </w:r>
        <w:r>
          <w:rPr>
            <w:noProof/>
            <w:webHidden/>
          </w:rPr>
          <w:t>22</w:t>
        </w:r>
        <w:r>
          <w:rPr>
            <w:noProof/>
            <w:webHidden/>
          </w:rPr>
          <w:fldChar w:fldCharType="end"/>
        </w:r>
      </w:hyperlink>
    </w:p>
    <w:p w14:paraId="5A9ECF3E" w14:textId="58F4E767"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37" w:history="1">
        <w:r w:rsidRPr="00956B19">
          <w:rPr>
            <w:rStyle w:val="Hyperlink"/>
            <w:noProof/>
          </w:rPr>
          <w:t>4.6</w:t>
        </w:r>
        <w:r>
          <w:rPr>
            <w:rFonts w:asciiTheme="minorHAnsi" w:eastAsiaTheme="minorEastAsia" w:hAnsiTheme="minorHAnsi" w:cstheme="minorBidi"/>
            <w:noProof/>
          </w:rPr>
          <w:tab/>
        </w:r>
        <w:r w:rsidRPr="00956B19">
          <w:rPr>
            <w:rStyle w:val="Hyperlink"/>
            <w:noProof/>
          </w:rPr>
          <w:t>GRÁFICOS DE VIOLINO (</w:t>
        </w:r>
        <w:r w:rsidRPr="00956B19">
          <w:rPr>
            <w:rStyle w:val="Hyperlink"/>
            <w:i/>
            <w:noProof/>
          </w:rPr>
          <w:t>VIOLIN PLOTS</w:t>
        </w:r>
        <w:r w:rsidRPr="00956B19">
          <w:rPr>
            <w:rStyle w:val="Hyperlink"/>
            <w:noProof/>
          </w:rPr>
          <w:t>)</w:t>
        </w:r>
        <w:r>
          <w:rPr>
            <w:noProof/>
            <w:webHidden/>
          </w:rPr>
          <w:tab/>
        </w:r>
        <w:r>
          <w:rPr>
            <w:noProof/>
            <w:webHidden/>
          </w:rPr>
          <w:fldChar w:fldCharType="begin"/>
        </w:r>
        <w:r>
          <w:rPr>
            <w:noProof/>
            <w:webHidden/>
          </w:rPr>
          <w:instrText xml:space="preserve"> PAGEREF _Toc12119137 \h </w:instrText>
        </w:r>
        <w:r>
          <w:rPr>
            <w:noProof/>
            <w:webHidden/>
          </w:rPr>
        </w:r>
        <w:r>
          <w:rPr>
            <w:noProof/>
            <w:webHidden/>
          </w:rPr>
          <w:fldChar w:fldCharType="separate"/>
        </w:r>
        <w:r>
          <w:rPr>
            <w:noProof/>
            <w:webHidden/>
          </w:rPr>
          <w:t>24</w:t>
        </w:r>
        <w:r>
          <w:rPr>
            <w:noProof/>
            <w:webHidden/>
          </w:rPr>
          <w:fldChar w:fldCharType="end"/>
        </w:r>
      </w:hyperlink>
    </w:p>
    <w:p w14:paraId="198162FB" w14:textId="388F5DB4"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8" w:history="1">
        <w:r w:rsidRPr="00956B19">
          <w:rPr>
            <w:rStyle w:val="Hyperlink"/>
            <w:noProof/>
          </w:rPr>
          <w:t>5</w:t>
        </w:r>
        <w:r>
          <w:rPr>
            <w:rFonts w:asciiTheme="minorHAnsi" w:eastAsiaTheme="minorEastAsia" w:hAnsiTheme="minorHAnsi" w:cstheme="minorBidi"/>
            <w:noProof/>
          </w:rPr>
          <w:tab/>
        </w:r>
        <w:r w:rsidRPr="00956B19">
          <w:rPr>
            <w:rStyle w:val="Hyperlink"/>
            <w:noProof/>
          </w:rPr>
          <w:t>ESCOLHA DE LINGUAGEM DE PROGRAMAÇÃO PARA DESENVOLVIMENTO</w:t>
        </w:r>
        <w:r>
          <w:rPr>
            <w:noProof/>
            <w:webHidden/>
          </w:rPr>
          <w:tab/>
        </w:r>
        <w:r>
          <w:rPr>
            <w:noProof/>
            <w:webHidden/>
          </w:rPr>
          <w:fldChar w:fldCharType="begin"/>
        </w:r>
        <w:r>
          <w:rPr>
            <w:noProof/>
            <w:webHidden/>
          </w:rPr>
          <w:instrText xml:space="preserve"> PAGEREF _Toc12119138 \h </w:instrText>
        </w:r>
        <w:r>
          <w:rPr>
            <w:noProof/>
            <w:webHidden/>
          </w:rPr>
        </w:r>
        <w:r>
          <w:rPr>
            <w:noProof/>
            <w:webHidden/>
          </w:rPr>
          <w:fldChar w:fldCharType="separate"/>
        </w:r>
        <w:r>
          <w:rPr>
            <w:noProof/>
            <w:webHidden/>
          </w:rPr>
          <w:t>26</w:t>
        </w:r>
        <w:r>
          <w:rPr>
            <w:noProof/>
            <w:webHidden/>
          </w:rPr>
          <w:fldChar w:fldCharType="end"/>
        </w:r>
      </w:hyperlink>
    </w:p>
    <w:p w14:paraId="13BEE86A" w14:textId="5A85ED51"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39" w:history="1">
        <w:r w:rsidRPr="00956B19">
          <w:rPr>
            <w:rStyle w:val="Hyperlink"/>
            <w:noProof/>
          </w:rPr>
          <w:t>6</w:t>
        </w:r>
        <w:r>
          <w:rPr>
            <w:rFonts w:asciiTheme="minorHAnsi" w:eastAsiaTheme="minorEastAsia" w:hAnsiTheme="minorHAnsi" w:cstheme="minorBidi"/>
            <w:noProof/>
          </w:rPr>
          <w:tab/>
        </w:r>
        <w:r w:rsidRPr="00956B19">
          <w:rPr>
            <w:rStyle w:val="Hyperlink"/>
            <w:noProof/>
          </w:rPr>
          <w:t>LEVANTAMENTO DE BIBLIOTECAS DE VISUALIZAÇÃO DE DADOS NO PYTHON</w:t>
        </w:r>
        <w:r>
          <w:rPr>
            <w:noProof/>
            <w:webHidden/>
          </w:rPr>
          <w:tab/>
        </w:r>
        <w:r>
          <w:rPr>
            <w:noProof/>
            <w:webHidden/>
          </w:rPr>
          <w:fldChar w:fldCharType="begin"/>
        </w:r>
        <w:r>
          <w:rPr>
            <w:noProof/>
            <w:webHidden/>
          </w:rPr>
          <w:instrText xml:space="preserve"> PAGEREF _Toc12119139 \h </w:instrText>
        </w:r>
        <w:r>
          <w:rPr>
            <w:noProof/>
            <w:webHidden/>
          </w:rPr>
        </w:r>
        <w:r>
          <w:rPr>
            <w:noProof/>
            <w:webHidden/>
          </w:rPr>
          <w:fldChar w:fldCharType="separate"/>
        </w:r>
        <w:r>
          <w:rPr>
            <w:noProof/>
            <w:webHidden/>
          </w:rPr>
          <w:t>27</w:t>
        </w:r>
        <w:r>
          <w:rPr>
            <w:noProof/>
            <w:webHidden/>
          </w:rPr>
          <w:fldChar w:fldCharType="end"/>
        </w:r>
      </w:hyperlink>
    </w:p>
    <w:p w14:paraId="1DE6EAF3" w14:textId="32EE46FC"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0" w:history="1">
        <w:r w:rsidRPr="00956B19">
          <w:rPr>
            <w:rStyle w:val="Hyperlink"/>
            <w:noProof/>
          </w:rPr>
          <w:t>6.1</w:t>
        </w:r>
        <w:r>
          <w:rPr>
            <w:rFonts w:asciiTheme="minorHAnsi" w:eastAsiaTheme="minorEastAsia" w:hAnsiTheme="minorHAnsi" w:cstheme="minorBidi"/>
            <w:noProof/>
          </w:rPr>
          <w:tab/>
        </w:r>
        <w:r w:rsidRPr="00956B19">
          <w:rPr>
            <w:rStyle w:val="Hyperlink"/>
            <w:noProof/>
          </w:rPr>
          <w:t>MATPLOTLIB</w:t>
        </w:r>
        <w:r>
          <w:rPr>
            <w:noProof/>
            <w:webHidden/>
          </w:rPr>
          <w:tab/>
        </w:r>
        <w:r>
          <w:rPr>
            <w:noProof/>
            <w:webHidden/>
          </w:rPr>
          <w:fldChar w:fldCharType="begin"/>
        </w:r>
        <w:r>
          <w:rPr>
            <w:noProof/>
            <w:webHidden/>
          </w:rPr>
          <w:instrText xml:space="preserve"> PAGEREF _Toc12119140 \h </w:instrText>
        </w:r>
        <w:r>
          <w:rPr>
            <w:noProof/>
            <w:webHidden/>
          </w:rPr>
        </w:r>
        <w:r>
          <w:rPr>
            <w:noProof/>
            <w:webHidden/>
          </w:rPr>
          <w:fldChar w:fldCharType="separate"/>
        </w:r>
        <w:r>
          <w:rPr>
            <w:noProof/>
            <w:webHidden/>
          </w:rPr>
          <w:t>27</w:t>
        </w:r>
        <w:r>
          <w:rPr>
            <w:noProof/>
            <w:webHidden/>
          </w:rPr>
          <w:fldChar w:fldCharType="end"/>
        </w:r>
      </w:hyperlink>
    </w:p>
    <w:p w14:paraId="3ED027D9" w14:textId="757E020A"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1" w:history="1">
        <w:r w:rsidRPr="00956B19">
          <w:rPr>
            <w:rStyle w:val="Hyperlink"/>
            <w:noProof/>
          </w:rPr>
          <w:t>6.2</w:t>
        </w:r>
        <w:r>
          <w:rPr>
            <w:rFonts w:asciiTheme="minorHAnsi" w:eastAsiaTheme="minorEastAsia" w:hAnsiTheme="minorHAnsi" w:cstheme="minorBidi"/>
            <w:noProof/>
          </w:rPr>
          <w:tab/>
        </w:r>
        <w:r w:rsidRPr="00956B19">
          <w:rPr>
            <w:rStyle w:val="Hyperlink"/>
            <w:noProof/>
          </w:rPr>
          <w:t>SEABORN</w:t>
        </w:r>
        <w:r>
          <w:rPr>
            <w:noProof/>
            <w:webHidden/>
          </w:rPr>
          <w:tab/>
        </w:r>
        <w:r>
          <w:rPr>
            <w:noProof/>
            <w:webHidden/>
          </w:rPr>
          <w:fldChar w:fldCharType="begin"/>
        </w:r>
        <w:r>
          <w:rPr>
            <w:noProof/>
            <w:webHidden/>
          </w:rPr>
          <w:instrText xml:space="preserve"> PAGEREF _Toc12119141 \h </w:instrText>
        </w:r>
        <w:r>
          <w:rPr>
            <w:noProof/>
            <w:webHidden/>
          </w:rPr>
        </w:r>
        <w:r>
          <w:rPr>
            <w:noProof/>
            <w:webHidden/>
          </w:rPr>
          <w:fldChar w:fldCharType="separate"/>
        </w:r>
        <w:r>
          <w:rPr>
            <w:noProof/>
            <w:webHidden/>
          </w:rPr>
          <w:t>28</w:t>
        </w:r>
        <w:r>
          <w:rPr>
            <w:noProof/>
            <w:webHidden/>
          </w:rPr>
          <w:fldChar w:fldCharType="end"/>
        </w:r>
      </w:hyperlink>
    </w:p>
    <w:p w14:paraId="529572D1" w14:textId="1B5D1DEE"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2" w:history="1">
        <w:r w:rsidRPr="00956B19">
          <w:rPr>
            <w:rStyle w:val="Hyperlink"/>
            <w:noProof/>
          </w:rPr>
          <w:t>6.3</w:t>
        </w:r>
        <w:r>
          <w:rPr>
            <w:rFonts w:asciiTheme="minorHAnsi" w:eastAsiaTheme="minorEastAsia" w:hAnsiTheme="minorHAnsi" w:cstheme="minorBidi"/>
            <w:noProof/>
          </w:rPr>
          <w:tab/>
        </w:r>
        <w:r w:rsidRPr="00956B19">
          <w:rPr>
            <w:rStyle w:val="Hyperlink"/>
            <w:noProof/>
          </w:rPr>
          <w:t>GGPLOT</w:t>
        </w:r>
        <w:r>
          <w:rPr>
            <w:noProof/>
            <w:webHidden/>
          </w:rPr>
          <w:tab/>
        </w:r>
        <w:r>
          <w:rPr>
            <w:noProof/>
            <w:webHidden/>
          </w:rPr>
          <w:fldChar w:fldCharType="begin"/>
        </w:r>
        <w:r>
          <w:rPr>
            <w:noProof/>
            <w:webHidden/>
          </w:rPr>
          <w:instrText xml:space="preserve"> PAGEREF _Toc12119142 \h </w:instrText>
        </w:r>
        <w:r>
          <w:rPr>
            <w:noProof/>
            <w:webHidden/>
          </w:rPr>
        </w:r>
        <w:r>
          <w:rPr>
            <w:noProof/>
            <w:webHidden/>
          </w:rPr>
          <w:fldChar w:fldCharType="separate"/>
        </w:r>
        <w:r>
          <w:rPr>
            <w:noProof/>
            <w:webHidden/>
          </w:rPr>
          <w:t>29</w:t>
        </w:r>
        <w:r>
          <w:rPr>
            <w:noProof/>
            <w:webHidden/>
          </w:rPr>
          <w:fldChar w:fldCharType="end"/>
        </w:r>
      </w:hyperlink>
    </w:p>
    <w:p w14:paraId="4A62A49A" w14:textId="5739E287"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3" w:history="1">
        <w:r w:rsidRPr="00956B19">
          <w:rPr>
            <w:rStyle w:val="Hyperlink"/>
            <w:noProof/>
          </w:rPr>
          <w:t>6.4</w:t>
        </w:r>
        <w:r>
          <w:rPr>
            <w:rFonts w:asciiTheme="minorHAnsi" w:eastAsiaTheme="minorEastAsia" w:hAnsiTheme="minorHAnsi" w:cstheme="minorBidi"/>
            <w:noProof/>
          </w:rPr>
          <w:tab/>
        </w:r>
        <w:r w:rsidRPr="00956B19">
          <w:rPr>
            <w:rStyle w:val="Hyperlink"/>
            <w:noProof/>
          </w:rPr>
          <w:t>BOKEH</w:t>
        </w:r>
        <w:r>
          <w:rPr>
            <w:noProof/>
            <w:webHidden/>
          </w:rPr>
          <w:tab/>
        </w:r>
        <w:r>
          <w:rPr>
            <w:noProof/>
            <w:webHidden/>
          </w:rPr>
          <w:fldChar w:fldCharType="begin"/>
        </w:r>
        <w:r>
          <w:rPr>
            <w:noProof/>
            <w:webHidden/>
          </w:rPr>
          <w:instrText xml:space="preserve"> PAGEREF _Toc12119143 \h </w:instrText>
        </w:r>
        <w:r>
          <w:rPr>
            <w:noProof/>
            <w:webHidden/>
          </w:rPr>
        </w:r>
        <w:r>
          <w:rPr>
            <w:noProof/>
            <w:webHidden/>
          </w:rPr>
          <w:fldChar w:fldCharType="separate"/>
        </w:r>
        <w:r>
          <w:rPr>
            <w:noProof/>
            <w:webHidden/>
          </w:rPr>
          <w:t>30</w:t>
        </w:r>
        <w:r>
          <w:rPr>
            <w:noProof/>
            <w:webHidden/>
          </w:rPr>
          <w:fldChar w:fldCharType="end"/>
        </w:r>
      </w:hyperlink>
    </w:p>
    <w:p w14:paraId="45517845" w14:textId="01F73271"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4" w:history="1">
        <w:r w:rsidRPr="00956B19">
          <w:rPr>
            <w:rStyle w:val="Hyperlink"/>
            <w:noProof/>
          </w:rPr>
          <w:t>6.5</w:t>
        </w:r>
        <w:r>
          <w:rPr>
            <w:rFonts w:asciiTheme="minorHAnsi" w:eastAsiaTheme="minorEastAsia" w:hAnsiTheme="minorHAnsi" w:cstheme="minorBidi"/>
            <w:noProof/>
          </w:rPr>
          <w:tab/>
        </w:r>
        <w:r w:rsidRPr="00956B19">
          <w:rPr>
            <w:rStyle w:val="Hyperlink"/>
            <w:noProof/>
          </w:rPr>
          <w:t>PLOTLY</w:t>
        </w:r>
        <w:r>
          <w:rPr>
            <w:noProof/>
            <w:webHidden/>
          </w:rPr>
          <w:tab/>
        </w:r>
        <w:r>
          <w:rPr>
            <w:noProof/>
            <w:webHidden/>
          </w:rPr>
          <w:fldChar w:fldCharType="begin"/>
        </w:r>
        <w:r>
          <w:rPr>
            <w:noProof/>
            <w:webHidden/>
          </w:rPr>
          <w:instrText xml:space="preserve"> PAGEREF _Toc12119144 \h </w:instrText>
        </w:r>
        <w:r>
          <w:rPr>
            <w:noProof/>
            <w:webHidden/>
          </w:rPr>
        </w:r>
        <w:r>
          <w:rPr>
            <w:noProof/>
            <w:webHidden/>
          </w:rPr>
          <w:fldChar w:fldCharType="separate"/>
        </w:r>
        <w:r>
          <w:rPr>
            <w:noProof/>
            <w:webHidden/>
          </w:rPr>
          <w:t>31</w:t>
        </w:r>
        <w:r>
          <w:rPr>
            <w:noProof/>
            <w:webHidden/>
          </w:rPr>
          <w:fldChar w:fldCharType="end"/>
        </w:r>
      </w:hyperlink>
    </w:p>
    <w:p w14:paraId="617FBE1D" w14:textId="79B43118"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5" w:history="1">
        <w:r w:rsidRPr="00956B19">
          <w:rPr>
            <w:rStyle w:val="Hyperlink"/>
            <w:noProof/>
          </w:rPr>
          <w:t>6.6</w:t>
        </w:r>
        <w:r>
          <w:rPr>
            <w:rFonts w:asciiTheme="minorHAnsi" w:eastAsiaTheme="minorEastAsia" w:hAnsiTheme="minorHAnsi" w:cstheme="minorBidi"/>
            <w:noProof/>
          </w:rPr>
          <w:tab/>
        </w:r>
        <w:r w:rsidRPr="00956B19">
          <w:rPr>
            <w:rStyle w:val="Hyperlink"/>
            <w:noProof/>
          </w:rPr>
          <w:t>CONSIDERAÇÃO FINAL</w:t>
        </w:r>
        <w:r>
          <w:rPr>
            <w:noProof/>
            <w:webHidden/>
          </w:rPr>
          <w:tab/>
        </w:r>
        <w:r>
          <w:rPr>
            <w:noProof/>
            <w:webHidden/>
          </w:rPr>
          <w:fldChar w:fldCharType="begin"/>
        </w:r>
        <w:r>
          <w:rPr>
            <w:noProof/>
            <w:webHidden/>
          </w:rPr>
          <w:instrText xml:space="preserve"> PAGEREF _Toc12119145 \h </w:instrText>
        </w:r>
        <w:r>
          <w:rPr>
            <w:noProof/>
            <w:webHidden/>
          </w:rPr>
        </w:r>
        <w:r>
          <w:rPr>
            <w:noProof/>
            <w:webHidden/>
          </w:rPr>
          <w:fldChar w:fldCharType="separate"/>
        </w:r>
        <w:r>
          <w:rPr>
            <w:noProof/>
            <w:webHidden/>
          </w:rPr>
          <w:t>32</w:t>
        </w:r>
        <w:r>
          <w:rPr>
            <w:noProof/>
            <w:webHidden/>
          </w:rPr>
          <w:fldChar w:fldCharType="end"/>
        </w:r>
      </w:hyperlink>
    </w:p>
    <w:p w14:paraId="7CAD5093" w14:textId="1C5946F3"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6" w:history="1">
        <w:r w:rsidRPr="00956B19">
          <w:rPr>
            <w:rStyle w:val="Hyperlink"/>
            <w:noProof/>
          </w:rPr>
          <w:t>7</w:t>
        </w:r>
        <w:r>
          <w:rPr>
            <w:rFonts w:asciiTheme="minorHAnsi" w:eastAsiaTheme="minorEastAsia" w:hAnsiTheme="minorHAnsi" w:cstheme="minorBidi"/>
            <w:noProof/>
          </w:rPr>
          <w:tab/>
        </w:r>
        <w:r w:rsidRPr="00956B19">
          <w:rPr>
            <w:rStyle w:val="Hyperlink"/>
            <w:noProof/>
          </w:rPr>
          <w:t>CONSTRUÇÃO DA FERRAMENTA</w:t>
        </w:r>
        <w:r>
          <w:rPr>
            <w:noProof/>
            <w:webHidden/>
          </w:rPr>
          <w:tab/>
        </w:r>
        <w:r>
          <w:rPr>
            <w:noProof/>
            <w:webHidden/>
          </w:rPr>
          <w:fldChar w:fldCharType="begin"/>
        </w:r>
        <w:r>
          <w:rPr>
            <w:noProof/>
            <w:webHidden/>
          </w:rPr>
          <w:instrText xml:space="preserve"> PAGEREF _Toc12119146 \h </w:instrText>
        </w:r>
        <w:r>
          <w:rPr>
            <w:noProof/>
            <w:webHidden/>
          </w:rPr>
        </w:r>
        <w:r>
          <w:rPr>
            <w:noProof/>
            <w:webHidden/>
          </w:rPr>
          <w:fldChar w:fldCharType="separate"/>
        </w:r>
        <w:r>
          <w:rPr>
            <w:noProof/>
            <w:webHidden/>
          </w:rPr>
          <w:t>32</w:t>
        </w:r>
        <w:r>
          <w:rPr>
            <w:noProof/>
            <w:webHidden/>
          </w:rPr>
          <w:fldChar w:fldCharType="end"/>
        </w:r>
      </w:hyperlink>
    </w:p>
    <w:p w14:paraId="1FF902C7" w14:textId="463C3027"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7" w:history="1">
        <w:r w:rsidRPr="00956B19">
          <w:rPr>
            <w:rStyle w:val="Hyperlink"/>
            <w:noProof/>
          </w:rPr>
          <w:t>8</w:t>
        </w:r>
        <w:r>
          <w:rPr>
            <w:rFonts w:asciiTheme="minorHAnsi" w:eastAsiaTheme="minorEastAsia" w:hAnsiTheme="minorHAnsi" w:cstheme="minorBidi"/>
            <w:noProof/>
          </w:rPr>
          <w:tab/>
        </w:r>
        <w:r w:rsidRPr="00956B19">
          <w:rPr>
            <w:rStyle w:val="Hyperlink"/>
            <w:noProof/>
          </w:rPr>
          <w:t>RESULTADOS</w:t>
        </w:r>
        <w:r>
          <w:rPr>
            <w:noProof/>
            <w:webHidden/>
          </w:rPr>
          <w:tab/>
        </w:r>
        <w:r>
          <w:rPr>
            <w:noProof/>
            <w:webHidden/>
          </w:rPr>
          <w:fldChar w:fldCharType="begin"/>
        </w:r>
        <w:r>
          <w:rPr>
            <w:noProof/>
            <w:webHidden/>
          </w:rPr>
          <w:instrText xml:space="preserve"> PAGEREF _Toc12119147 \h </w:instrText>
        </w:r>
        <w:r>
          <w:rPr>
            <w:noProof/>
            <w:webHidden/>
          </w:rPr>
        </w:r>
        <w:r>
          <w:rPr>
            <w:noProof/>
            <w:webHidden/>
          </w:rPr>
          <w:fldChar w:fldCharType="separate"/>
        </w:r>
        <w:r>
          <w:rPr>
            <w:noProof/>
            <w:webHidden/>
          </w:rPr>
          <w:t>33</w:t>
        </w:r>
        <w:r>
          <w:rPr>
            <w:noProof/>
            <w:webHidden/>
          </w:rPr>
          <w:fldChar w:fldCharType="end"/>
        </w:r>
      </w:hyperlink>
    </w:p>
    <w:p w14:paraId="2EEC4B02" w14:textId="6C185142" w:rsidR="003B6279" w:rsidRDefault="003B6279">
      <w:pPr>
        <w:pStyle w:val="Sumrio1"/>
        <w:tabs>
          <w:tab w:val="left" w:pos="480"/>
          <w:tab w:val="right" w:leader="dot" w:pos="9061"/>
        </w:tabs>
        <w:rPr>
          <w:rFonts w:asciiTheme="minorHAnsi" w:eastAsiaTheme="minorEastAsia" w:hAnsiTheme="minorHAnsi" w:cstheme="minorBidi"/>
          <w:noProof/>
        </w:rPr>
      </w:pPr>
      <w:hyperlink w:anchor="_Toc12119148" w:history="1">
        <w:r w:rsidRPr="00956B19">
          <w:rPr>
            <w:rStyle w:val="Hyperlink"/>
            <w:noProof/>
          </w:rPr>
          <w:t>9</w:t>
        </w:r>
        <w:r>
          <w:rPr>
            <w:rFonts w:asciiTheme="minorHAnsi" w:eastAsiaTheme="minorEastAsia" w:hAnsiTheme="minorHAnsi" w:cstheme="minorBidi"/>
            <w:noProof/>
          </w:rPr>
          <w:tab/>
        </w:r>
        <w:r w:rsidRPr="00956B19">
          <w:rPr>
            <w:rStyle w:val="Hyperlink"/>
            <w:noProof/>
          </w:rPr>
          <w:t>CONCLUSÕES</w:t>
        </w:r>
        <w:r>
          <w:rPr>
            <w:noProof/>
            <w:webHidden/>
          </w:rPr>
          <w:tab/>
        </w:r>
        <w:r>
          <w:rPr>
            <w:noProof/>
            <w:webHidden/>
          </w:rPr>
          <w:fldChar w:fldCharType="begin"/>
        </w:r>
        <w:r>
          <w:rPr>
            <w:noProof/>
            <w:webHidden/>
          </w:rPr>
          <w:instrText xml:space="preserve"> PAGEREF _Toc12119148 \h </w:instrText>
        </w:r>
        <w:r>
          <w:rPr>
            <w:noProof/>
            <w:webHidden/>
          </w:rPr>
        </w:r>
        <w:r>
          <w:rPr>
            <w:noProof/>
            <w:webHidden/>
          </w:rPr>
          <w:fldChar w:fldCharType="separate"/>
        </w:r>
        <w:r>
          <w:rPr>
            <w:noProof/>
            <w:webHidden/>
          </w:rPr>
          <w:t>33</w:t>
        </w:r>
        <w:r>
          <w:rPr>
            <w:noProof/>
            <w:webHidden/>
          </w:rPr>
          <w:fldChar w:fldCharType="end"/>
        </w:r>
      </w:hyperlink>
    </w:p>
    <w:p w14:paraId="3A0666D7" w14:textId="16088696" w:rsidR="003B6279" w:rsidRDefault="003B6279">
      <w:pPr>
        <w:pStyle w:val="Sumrio1"/>
        <w:tabs>
          <w:tab w:val="left" w:pos="720"/>
          <w:tab w:val="right" w:leader="dot" w:pos="9061"/>
        </w:tabs>
        <w:rPr>
          <w:rFonts w:asciiTheme="minorHAnsi" w:eastAsiaTheme="minorEastAsia" w:hAnsiTheme="minorHAnsi" w:cstheme="minorBidi"/>
          <w:noProof/>
        </w:rPr>
      </w:pPr>
      <w:hyperlink w:anchor="_Toc12119149" w:history="1">
        <w:r w:rsidRPr="00956B19">
          <w:rPr>
            <w:rStyle w:val="Hyperlink"/>
            <w:noProof/>
          </w:rPr>
          <w:t>10</w:t>
        </w:r>
        <w:r>
          <w:rPr>
            <w:rFonts w:asciiTheme="minorHAnsi" w:eastAsiaTheme="minorEastAsia" w:hAnsiTheme="minorHAnsi" w:cstheme="minorBidi"/>
            <w:noProof/>
          </w:rPr>
          <w:tab/>
        </w:r>
        <w:r w:rsidRPr="00956B19">
          <w:rPr>
            <w:rStyle w:val="Hyperlink"/>
            <w:noProof/>
          </w:rPr>
          <w:t>BIBLIOGRAFIA</w:t>
        </w:r>
        <w:r>
          <w:rPr>
            <w:noProof/>
            <w:webHidden/>
          </w:rPr>
          <w:tab/>
        </w:r>
        <w:r>
          <w:rPr>
            <w:noProof/>
            <w:webHidden/>
          </w:rPr>
          <w:fldChar w:fldCharType="begin"/>
        </w:r>
        <w:r>
          <w:rPr>
            <w:noProof/>
            <w:webHidden/>
          </w:rPr>
          <w:instrText xml:space="preserve"> PAGEREF _Toc12119149 \h </w:instrText>
        </w:r>
        <w:r>
          <w:rPr>
            <w:noProof/>
            <w:webHidden/>
          </w:rPr>
        </w:r>
        <w:r>
          <w:rPr>
            <w:noProof/>
            <w:webHidden/>
          </w:rPr>
          <w:fldChar w:fldCharType="separate"/>
        </w:r>
        <w:r>
          <w:rPr>
            <w:noProof/>
            <w:webHidden/>
          </w:rPr>
          <w:t>35</w:t>
        </w:r>
        <w:r>
          <w:rPr>
            <w:noProof/>
            <w:webHidden/>
          </w:rPr>
          <w:fldChar w:fldCharType="end"/>
        </w:r>
      </w:hyperlink>
    </w:p>
    <w:p w14:paraId="2A657444" w14:textId="3614BD87" w:rsidR="00755D2F" w:rsidRDefault="00755D2F" w:rsidP="00755D2F">
      <w:pPr>
        <w:spacing w:line="276"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first" r:id="rId11"/>
          <w:pgSz w:w="11906" w:h="16838"/>
          <w:pgMar w:top="1701" w:right="1134" w:bottom="1134" w:left="1701" w:header="709" w:footer="709" w:gutter="0"/>
          <w:pgNumType w:start="1"/>
          <w:cols w:space="708"/>
          <w:titlePg/>
          <w:docGrid w:linePitch="360"/>
        </w:sectPr>
      </w:pPr>
    </w:p>
    <w:p w14:paraId="1ED90D38" w14:textId="77777777" w:rsidR="00755D2F" w:rsidRDefault="00755D2F" w:rsidP="00755D2F">
      <w:pPr>
        <w:pStyle w:val="Ttulo"/>
        <w:numPr>
          <w:ilvl w:val="0"/>
          <w:numId w:val="2"/>
        </w:numPr>
      </w:pPr>
      <w:bookmarkStart w:id="2" w:name="_Toc12119128"/>
      <w:r w:rsidRPr="005D44B7">
        <w:lastRenderedPageBreak/>
        <w:t>INTRODUÇÃO</w:t>
      </w:r>
      <w:bookmarkEnd w:id="2"/>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06CCC857" w:rsidR="000046FC" w:rsidRPr="000046FC" w:rsidRDefault="00411C6A" w:rsidP="00755D2F">
      <w:pPr>
        <w:pStyle w:val="ABNTTexto"/>
        <w:rPr>
          <w:i/>
        </w:rPr>
      </w:pPr>
      <w:commentRangeStart w:id="3"/>
      <w:commentRangeStart w:id="4"/>
      <w:commentRangeStart w:id="5"/>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w:t>
      </w:r>
      <w:r w:rsidR="007F085C">
        <w:t>tem como objetivo extrair conhecimento a partir de dados de forma automatizada, através de processos, princípios e técnicas bem definidas</w:t>
      </w:r>
      <w:r w:rsidR="0004559B">
        <w:t>.</w:t>
      </w:r>
      <w:r w:rsidR="000046FC">
        <w:t xml:space="preserve"> </w:t>
      </w:r>
      <w:r w:rsidR="0004559B">
        <w:rPr>
          <w:i/>
        </w:rPr>
        <w:t>M</w:t>
      </w:r>
      <w:r w:rsidR="000046FC">
        <w:rPr>
          <w:i/>
        </w:rPr>
        <w:t>achine learnin</w:t>
      </w:r>
      <w:r w:rsidR="0004559B">
        <w:rPr>
          <w:i/>
        </w:rPr>
        <w:t>g</w:t>
      </w:r>
      <w:r w:rsidR="0004559B">
        <w:t xml:space="preserve"> (em português, aprendizado de máquina), por sua vez,</w:t>
      </w:r>
      <w:r w:rsidR="0004559B">
        <w:rPr>
          <w:i/>
        </w:rPr>
        <w:t xml:space="preserve"> </w:t>
      </w:r>
      <w:r w:rsidR="0004559B">
        <w:t>compreende as áreas de ciências da computação</w:t>
      </w:r>
      <w:r w:rsidR="00292A2B">
        <w:t xml:space="preserve">, </w:t>
      </w:r>
      <w:r w:rsidR="0004559B">
        <w:t xml:space="preserve">estatística e outras, incluindo biologia e filosofia, de modo a tentar construir programas computacionais que aprendam sozinhos com experiências passadas </w:t>
      </w:r>
      <w:r w:rsidR="0004559B" w:rsidRPr="0004559B">
        <w:t>(MITCHELL, 1997)</w:t>
      </w:r>
      <w:r w:rsidR="0004559B">
        <w:t xml:space="preserve">. </w:t>
      </w:r>
      <w:r w:rsidR="000046FC" w:rsidRPr="0004559B">
        <w:t xml:space="preserve"> </w:t>
      </w:r>
      <w:commentRangeEnd w:id="3"/>
      <w:r w:rsidR="00AD0065">
        <w:rPr>
          <w:rStyle w:val="Refdecomentrio"/>
        </w:rPr>
        <w:commentReference w:id="3"/>
      </w:r>
      <w:commentRangeEnd w:id="4"/>
      <w:r w:rsidR="001542A2">
        <w:rPr>
          <w:rStyle w:val="Refdecomentrio"/>
        </w:rPr>
        <w:commentReference w:id="4"/>
      </w:r>
      <w:commentRangeEnd w:id="5"/>
      <w:r w:rsidR="006A6AF8">
        <w:rPr>
          <w:rStyle w:val="Refdecomentrio"/>
        </w:rPr>
        <w:commentReference w:id="5"/>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r w:rsidR="000046FC">
        <w:rPr>
          <w:i/>
        </w:rPr>
        <w:t>m</w:t>
      </w:r>
      <w:r w:rsidR="00411C6A">
        <w:rPr>
          <w:i/>
        </w:rPr>
        <w:t xml:space="preserve">achine </w:t>
      </w:r>
      <w:r w:rsidR="000046FC">
        <w:rPr>
          <w:i/>
        </w:rPr>
        <w:t>l</w:t>
      </w:r>
      <w:r w:rsidR="00411C6A">
        <w:rPr>
          <w:i/>
        </w:rPr>
        <w:t>earning</w:t>
      </w:r>
      <w:r w:rsidR="00411C6A">
        <w:t xml:space="preserve"> é gasto justamente nesta etapa de entendimento dos dados. </w:t>
      </w:r>
    </w:p>
    <w:p w14:paraId="7BAFC832" w14:textId="526CDEEB"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w:t>
      </w:r>
      <w:r w:rsidR="00F12354">
        <w:t xml:space="preserve">Existem modelos de aprendizado de máquina que assumem determinadas distribuições dos dados de entrada </w:t>
      </w:r>
      <w:r w:rsidR="00F12354" w:rsidRPr="00F12354">
        <w:t>(MITCHELL, 1997)</w:t>
      </w:r>
      <w:r w:rsidR="00F12354">
        <w:t xml:space="preserve">. </w:t>
      </w:r>
      <w:r w:rsidR="00E668EA">
        <w:t xml:space="preserve">Por exemplo, ao se construir um modelo para seleção de um canal de cobrança para cada cliente de uma base de dados, </w:t>
      </w:r>
      <w:commentRangeStart w:id="6"/>
      <w:commentRangeStart w:id="7"/>
      <w:commentRangeStart w:id="8"/>
      <w:r w:rsidR="00E668EA">
        <w:t xml:space="preserve">o primeiro passo é entender se os dados </w:t>
      </w:r>
      <w:r w:rsidR="00E21EDC">
        <w:t>segue</w:t>
      </w:r>
      <w:r w:rsidR="00BD0566">
        <w:t>m</w:t>
      </w:r>
      <w:r w:rsidR="00E21EDC">
        <w:t xml:space="preserve"> a distribuição esperada pelo modelo escolhi</w:t>
      </w:r>
      <w:r w:rsidR="009A1C2D">
        <w:t>d</w:t>
      </w:r>
      <w:r w:rsidR="00E668EA">
        <w:t>o</w:t>
      </w:r>
      <w:commentRangeEnd w:id="6"/>
      <w:r w:rsidR="00E21EDC">
        <w:t xml:space="preserve"> e se está de acordo com o comportamento futuro a ser previsto</w:t>
      </w:r>
      <w:r w:rsidR="003E4737">
        <w:rPr>
          <w:rStyle w:val="Refdecomentrio"/>
        </w:rPr>
        <w:commentReference w:id="6"/>
      </w:r>
      <w:commentRangeEnd w:id="7"/>
      <w:r w:rsidR="00D52D5D">
        <w:rPr>
          <w:rStyle w:val="Refdecomentrio"/>
        </w:rPr>
        <w:commentReference w:id="7"/>
      </w:r>
      <w:commentRangeEnd w:id="8"/>
      <w:r w:rsidR="00292A2B">
        <w:rPr>
          <w:rStyle w:val="Refdecomentrio"/>
        </w:rPr>
        <w:commentReference w:id="8"/>
      </w:r>
      <w:r w:rsidR="00E668EA">
        <w:t>.</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r>
        <w:t>Microsft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r>
        <w:lastRenderedPageBreak/>
        <w:t xml:space="preserve">processar grandes quantidades de dados e construir modelagens robustas, devido às suas limitações de performance e compatibilidade. </w:t>
      </w:r>
    </w:p>
    <w:p w14:paraId="537190CD" w14:textId="7F71D160" w:rsidR="00AC4834" w:rsidRDefault="00E668EA" w:rsidP="006B09FE">
      <w:pPr>
        <w:pStyle w:val="ABNTTexto"/>
      </w:pPr>
      <w:r>
        <w:t xml:space="preserve">Deste modo, é proposta uma ferramenta para facilitar o rápido diagnóstico de </w:t>
      </w:r>
      <w:r>
        <w:rPr>
          <w:i/>
        </w:rPr>
        <w:t>datasets</w:t>
      </w:r>
      <w:r w:rsidR="00851AE8">
        <w:t>,</w:t>
      </w:r>
      <w:r>
        <w:t xml:space="preserve"> através da apresentação de dados básicos do </w:t>
      </w:r>
      <w:r>
        <w:rPr>
          <w:i/>
        </w:rPr>
        <w:t>dataset</w:t>
      </w:r>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t>.csv</w:t>
      </w:r>
      <w:r w:rsidR="003E4737">
        <w:t xml:space="preserve">. Com isso, ela poderá somar ao entendimento da realidade dos dados, de uma forma mais simples que a utilização de linhas de código. </w:t>
      </w:r>
    </w:p>
    <w:p w14:paraId="46CCD892" w14:textId="77777777" w:rsidR="00AC4834" w:rsidRDefault="00AC4834" w:rsidP="00AC4834">
      <w:pPr>
        <w:pStyle w:val="Ttulo"/>
        <w:numPr>
          <w:ilvl w:val="0"/>
          <w:numId w:val="2"/>
        </w:numPr>
      </w:pPr>
      <w:bookmarkStart w:id="9" w:name="_Toc12119129"/>
      <w:r>
        <w:t>ANÁLISE EXPLORATÓRIA DE DADOS</w:t>
      </w:r>
      <w:bookmarkEnd w:id="9"/>
    </w:p>
    <w:p w14:paraId="3B9D398C" w14:textId="77777777" w:rsidR="00AC4834" w:rsidRDefault="00AC4834" w:rsidP="00AC4834">
      <w:pPr>
        <w:pStyle w:val="ABNTTexto"/>
      </w:pPr>
    </w:p>
    <w:p w14:paraId="19B587E7" w14:textId="5347B473" w:rsidR="00AC4834" w:rsidRDefault="00AC4834" w:rsidP="00AC4834">
      <w:pPr>
        <w:pStyle w:val="ABNTTexto"/>
      </w:pPr>
      <w:r>
        <w:t xml:space="preserve">O termo Análise Exploratória de Dados (em inglês, </w:t>
      </w:r>
      <w:r>
        <w:rPr>
          <w:i/>
        </w:rPr>
        <w:t>Exploratory Data Analysis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r w:rsidRPr="00AC4834">
        <w:rPr>
          <w:i/>
        </w:rPr>
        <w:t>datasets</w:t>
      </w:r>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279A4A1A" w:rsidR="00AC4834" w:rsidRDefault="009D78D1" w:rsidP="00AC4834">
      <w:pPr>
        <w:pStyle w:val="ABNTTexto"/>
      </w:pPr>
      <w:r>
        <w:t xml:space="preserve">Segundo matéria da revista Forbes </w:t>
      </w:r>
      <w:r w:rsidR="00CA2676" w:rsidRPr="00CA2676">
        <w:t>(BERNARD MARR, 2019)</w:t>
      </w:r>
      <w:r>
        <w:t xml:space="preserve">, a quantidade de dados produzida nunca foi tão grande, chegando a 2.5 quintilhões bytes de dados gerados todos os dias. Esse número é tão grande especialmente por conta da </w:t>
      </w:r>
      <w:r>
        <w:rPr>
          <w:i/>
        </w:rPr>
        <w:t>Internet of Things</w:t>
      </w:r>
      <w:r>
        <w:t xml:space="preserve"> (IoT, internet das coisas), mas outros contribuintes são serviços como previsão do tempo e entretenimento, as redes sociais e os meios de comunicação onlin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r>
        <w:rPr>
          <w:i/>
        </w:rPr>
        <w:t>machine learning</w:t>
      </w:r>
      <w:r>
        <w:t xml:space="preserve">, isto é, modelos que possam gerar bons resultados a partir dos dados de </w:t>
      </w:r>
      <w:r>
        <w:rPr>
          <w:i/>
        </w:rPr>
        <w:t>input</w:t>
      </w:r>
      <w:r>
        <w:t xml:space="preserve"> fornecidos, e gerando inteligência e </w:t>
      </w:r>
      <w:r>
        <w:rPr>
          <w:i/>
        </w:rPr>
        <w:t>insights</w:t>
      </w:r>
      <w:r>
        <w:t xml:space="preserve">. </w:t>
      </w:r>
    </w:p>
    <w:p w14:paraId="00DFBAE0" w14:textId="77777777" w:rsidR="00A40507" w:rsidRDefault="009D78D1" w:rsidP="00AC4834">
      <w:pPr>
        <w:pStyle w:val="ABNTTexto"/>
      </w:pPr>
      <w:r>
        <w:lastRenderedPageBreak/>
        <w:t xml:space="preserve">Dentro do mundo dos negócios, </w:t>
      </w:r>
      <w:r w:rsidR="00E83C09">
        <w:t xml:space="preserve">é citado o caso </w:t>
      </w:r>
      <w:r>
        <w:t>da rede</w:t>
      </w:r>
      <w:r w:rsidR="00E83C09">
        <w:t xml:space="preserve"> </w:t>
      </w:r>
      <w:r>
        <w:t>Wal-Mart, um dos maiores grupos de varejo do mundo</w:t>
      </w:r>
      <w:r w:rsidR="00EE12CE">
        <w:t>.</w:t>
      </w:r>
      <w:r w:rsidR="00E83C09">
        <w:t xml:space="preserve"> </w:t>
      </w:r>
      <w:r w:rsidR="00D15373">
        <w:t xml:space="preserve">Antes do furacão Frances atingir o estado da Florida, Estados Unidos, em 2004, segundo matéria do </w:t>
      </w:r>
      <w:r w:rsidR="00D15373">
        <w:rPr>
          <w:i/>
        </w:rPr>
        <w:t xml:space="preserve">The NewYork Times </w:t>
      </w:r>
      <w:r w:rsidR="00D15373" w:rsidRPr="00D15373">
        <w:t>(CONSTANCE L. HAYS, 2019)</w:t>
      </w:r>
      <w:r w:rsidR="00D15373">
        <w:t>, a CIO (</w:t>
      </w:r>
      <w:r w:rsidR="00D15373">
        <w:rPr>
          <w:i/>
        </w:rPr>
        <w:t>Chief Information Officer</w:t>
      </w:r>
      <w:r w:rsidR="00D15373">
        <w:t xml:space="preserve">) do Wal-Mart, Linda Dillman, solicitou à sua equipe análises para entender o que as lojas precisariam ter em estoque para que pudessem enfrentar o evento. </w:t>
      </w:r>
    </w:p>
    <w:p w14:paraId="60BC8DFA" w14:textId="16136393" w:rsidR="009D78D1" w:rsidRPr="00D15373" w:rsidRDefault="00D15373" w:rsidP="00AC4834">
      <w:pPr>
        <w:pStyle w:val="ABNTTexto"/>
      </w:pPr>
      <w:r>
        <w:t xml:space="preserve">O resultado destes estudos mostrou que não seriam necessários itens de sobrevivência, como lanternas, por exemplo. O principal item a ser estocado seria </w:t>
      </w:r>
      <w:r>
        <w:rPr>
          <w:i/>
        </w:rPr>
        <w:t>Pop-Tarts</w:t>
      </w:r>
      <w:r>
        <w:t>, doces industrializados vendidos nos Estados Unidos, surpreendendo os executivos da rede. Assim, é possível ver que decisões tomadas de forma orientada a dados</w:t>
      </w:r>
      <w:r w:rsidR="00387EA4">
        <w:t xml:space="preserve">, através da EDA e </w:t>
      </w:r>
      <w:r w:rsidR="00387EA4">
        <w:rPr>
          <w:i/>
        </w:rPr>
        <w:t>Data Science</w:t>
      </w:r>
      <w:r w:rsidR="00387EA4">
        <w:t>,</w:t>
      </w:r>
      <w:r>
        <w:t xml:space="preserve"> podem </w:t>
      </w:r>
      <w:r w:rsidR="00C5617B">
        <w:t>beneficar</w:t>
      </w:r>
      <w:r>
        <w:t xml:space="preserve"> os resultados da empresa. </w:t>
      </w:r>
    </w:p>
    <w:p w14:paraId="3C9F9DF7" w14:textId="77777777" w:rsidR="00380293" w:rsidRDefault="00380293" w:rsidP="00AC4834">
      <w:pPr>
        <w:pStyle w:val="ABNTTexto"/>
      </w:pPr>
    </w:p>
    <w:p w14:paraId="527BE705" w14:textId="77777777" w:rsidR="00380293" w:rsidRDefault="00380293" w:rsidP="008C3037">
      <w:pPr>
        <w:pStyle w:val="Ttulo"/>
        <w:numPr>
          <w:ilvl w:val="0"/>
          <w:numId w:val="2"/>
        </w:numPr>
      </w:pPr>
      <w:bookmarkStart w:id="10" w:name="_Toc12119130"/>
      <w:r>
        <w:t>LEVANTAMENTO DE FERRAMENTAS PARA ANÁLISE DE DATASETS</w:t>
      </w:r>
      <w:bookmarkEnd w:id="10"/>
    </w:p>
    <w:p w14:paraId="765A7FEF" w14:textId="77777777" w:rsidR="008C3037" w:rsidRPr="008C3037" w:rsidRDefault="008C3037" w:rsidP="008C3037"/>
    <w:p w14:paraId="08EADADB" w14:textId="77777777"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r w:rsidR="00D670B9">
        <w:t>DataExplore</w:t>
      </w:r>
      <w:r w:rsidR="00380293">
        <w:t xml:space="preserve">, construída pelo Dr. </w:t>
      </w:r>
      <w:r w:rsidR="00D670B9">
        <w:t>Damien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DataExplor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11"/>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11"/>
      <w:r w:rsidR="000945A3">
        <w:rPr>
          <w:rStyle w:val="Refdecomentrio"/>
        </w:rPr>
        <w:commentReference w:id="11"/>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w:t>
      </w:r>
      <w:r>
        <w:lastRenderedPageBreak/>
        <w:t xml:space="preserve">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Damien Farrell constrói uma ferramenta </w:t>
      </w:r>
      <w:r w:rsidR="00D94859">
        <w:rPr>
          <w:i/>
        </w:rPr>
        <w:t xml:space="preserve">open-source </w:t>
      </w:r>
      <w:r>
        <w:t xml:space="preserve">que permite o cruzamento de bases de dados, gerando novas visões das informações, e a geração de visualizações gráficas de forma simples, sem exigir que o usuário tenha habilidades de programação. Ainda, o DataExplor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DataExplor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r w:rsidR="00A3234A" w:rsidRPr="00A3234A">
        <w:rPr>
          <w:i/>
        </w:rPr>
        <w:t>sourc</w:t>
      </w:r>
      <w:r w:rsidR="00A3234A">
        <w:rPr>
          <w:i/>
        </w:rPr>
        <w:t>e</w:t>
      </w:r>
      <w:r w:rsidR="00A3234A" w:rsidRPr="00A3234A">
        <w:t>,</w:t>
      </w:r>
      <w:r w:rsidR="00A3234A">
        <w:t xml:space="preserve"> </w:t>
      </w:r>
      <w:r w:rsidR="00A3234A" w:rsidRPr="00A3234A">
        <w:t>como</w:t>
      </w:r>
      <w:r w:rsidR="00A3234A">
        <w:t xml:space="preserve"> o DataExplore,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r w:rsidR="0051136C" w:rsidRPr="0051136C">
        <w:rPr>
          <w:i/>
        </w:rPr>
        <w:t>datasets</w:t>
      </w:r>
      <w:r w:rsidR="0051136C">
        <w:t xml:space="preserve"> em bases do SQL Server, arquivos </w:t>
      </w:r>
      <w:r w:rsidR="0051136C">
        <w:rPr>
          <w:i/>
        </w:rPr>
        <w:t xml:space="preserve">.xlsm </w:t>
      </w:r>
      <w:r w:rsidR="0051136C">
        <w:t xml:space="preserve">do Excel, </w:t>
      </w:r>
      <w:r w:rsidR="0051136C">
        <w:rPr>
          <w:i/>
        </w:rPr>
        <w:t xml:space="preserve">.accdb </w:t>
      </w:r>
      <w:r w:rsidR="0051136C">
        <w:t xml:space="preserve">do Microsoft Access, entre outros. </w:t>
      </w:r>
      <w:r w:rsidRPr="0051136C">
        <w:t>Entretanto</w:t>
      </w:r>
      <w:r>
        <w:t xml:space="preserve">, devido às suas funcionalidades principais serem a criação de </w:t>
      </w:r>
      <w:r>
        <w:rPr>
          <w:i/>
        </w:rPr>
        <w:t>dashboards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68B9F92" w14:textId="77777777" w:rsidR="007800DD" w:rsidRPr="007800DD" w:rsidRDefault="007800DD" w:rsidP="00AC4834">
      <w:pPr>
        <w:pStyle w:val="ABNTTexto"/>
      </w:pPr>
    </w:p>
    <w:p w14:paraId="25757A5C" w14:textId="77777777" w:rsidR="00380293" w:rsidRDefault="00380293" w:rsidP="00380293">
      <w:pPr>
        <w:pStyle w:val="Ttulo"/>
        <w:numPr>
          <w:ilvl w:val="0"/>
          <w:numId w:val="2"/>
        </w:numPr>
      </w:pPr>
      <w:bookmarkStart w:id="12" w:name="_Toc12119131"/>
      <w:r>
        <w:t>VISUALIZAÇÕES GRÁFICAS A SEREM CONTEMPLADAS NA FERRAMENTA</w:t>
      </w:r>
      <w:bookmarkEnd w:id="12"/>
    </w:p>
    <w:p w14:paraId="26E3D87E" w14:textId="77777777" w:rsidR="00842159" w:rsidRDefault="00842159" w:rsidP="00946CE9">
      <w:pPr>
        <w:pStyle w:val="ABNTTexto"/>
      </w:pPr>
    </w:p>
    <w:p w14:paraId="0DF50EAD" w14:textId="350F717F" w:rsidR="00842159" w:rsidRDefault="00F91718" w:rsidP="00842159">
      <w:pPr>
        <w:pStyle w:val="ABNTTexto"/>
      </w:pPr>
      <w:r>
        <w:lastRenderedPageBreak/>
        <w:t xml:space="preserve">Para atingir o objetivo da ferramenta de permitir realizar análise exploratória dos dados e entender melhor o comportamento das variáveis no </w:t>
      </w:r>
      <w:r w:rsidRPr="00F91718">
        <w:rPr>
          <w:i/>
        </w:rPr>
        <w:t>dataset</w:t>
      </w:r>
      <w:r>
        <w:t>, foram escolhidas e revisadas visualizações</w:t>
      </w:r>
      <w:r w:rsidR="00C910E3">
        <w:t xml:space="preserve"> gráficas</w:t>
      </w:r>
      <w:r w:rsidR="002635A4">
        <w:t xml:space="preserve"> </w:t>
      </w:r>
      <w:r>
        <w:t xml:space="preserve">e funções estatísticas. </w:t>
      </w:r>
    </w:p>
    <w:p w14:paraId="0D40BF78" w14:textId="1F4E6477" w:rsidR="00664AB0" w:rsidRDefault="00664AB0" w:rsidP="00842159">
      <w:pPr>
        <w:pStyle w:val="ABNTTexto"/>
      </w:pPr>
      <w:r>
        <w:t xml:space="preserve">Os dados utilizados para geração dos exemplos apresentados nas próximas seções </w:t>
      </w:r>
      <w:r w:rsidR="008E4A49">
        <w:t xml:space="preserve">foram obtidos através da </w:t>
      </w:r>
      <w:r>
        <w:t>plataforma Kaggle</w:t>
      </w:r>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r w:rsidR="008E4A49">
        <w:rPr>
          <w:i/>
        </w:rPr>
        <w:t>datasets</w:t>
      </w:r>
      <w:r w:rsidR="008E4A49">
        <w:t xml:space="preserve"> em </w:t>
      </w:r>
      <w:r w:rsidR="000737AD">
        <w:t>.</w:t>
      </w:r>
      <w:r w:rsidR="008E4A49" w:rsidRPr="000737AD">
        <w:rPr>
          <w:i/>
        </w:rPr>
        <w:t>csv</w:t>
      </w:r>
      <w:r w:rsidR="008E169D">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Seaborn.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3" w:name="_Toc12119132"/>
      <w:r>
        <w:t>CONCEITOS ESTATÍSTICOS BÁSICOS</w:t>
      </w:r>
      <w:bookmarkEnd w:id="13"/>
      <w:r>
        <w:t xml:space="preserve"> </w:t>
      </w:r>
    </w:p>
    <w:p w14:paraId="600B307A" w14:textId="77777777" w:rsidR="002E553A" w:rsidRDefault="000F3BF8" w:rsidP="00DA2631">
      <w:pPr>
        <w:pStyle w:val="ABNTTexto"/>
      </w:pPr>
      <w:r>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3817FF38" w:rsidR="009906B1" w:rsidRDefault="009906B1" w:rsidP="00DA2631">
      <w:pPr>
        <w:pStyle w:val="ABNTTexto"/>
      </w:pPr>
      <w:r>
        <w:t>Essencialmente, existem dois tipos de dados estatísticos: os numéricos (ou quantitativos) e os categóricos (ou qualitativos)</w:t>
      </w:r>
      <w:r w:rsidR="00D17D22">
        <w:t xml:space="preserve"> (</w:t>
      </w:r>
      <w:r w:rsidR="00D17D22" w:rsidRPr="00D17D22">
        <w:t>FREUND; SIMON, 2000)</w:t>
      </w:r>
      <w:r w:rsidR="00D17D22">
        <w:t xml:space="preserve">. </w:t>
      </w:r>
      <w:r>
        <w:t xml:space="preserve">Os primeiros podem ser medidos de forma contínua, como a velocidade de um carro ao longo do tempo ou a frequência de transmissão de dados através de uma conexão de rede, ou discreta, </w:t>
      </w:r>
      <w:commentRangeStart w:id="14"/>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4"/>
      <w:r w:rsidR="00715E62">
        <w:rPr>
          <w:rStyle w:val="Refdecomentrio"/>
        </w:rPr>
        <w:commentReference w:id="14"/>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xml:space="preserve">, como no caso de uma variável que indica se o usuário é ou não administrador de um dado sistema </w:t>
      </w:r>
      <w:r w:rsidR="00EE21C0">
        <w:lastRenderedPageBreak/>
        <w:t>(“1” ou “0”, “sim” ou “não”, “</w:t>
      </w:r>
      <w:r w:rsidR="00EE21C0" w:rsidRPr="00EE21C0">
        <w:rPr>
          <w:i/>
        </w:rPr>
        <w:t>true</w:t>
      </w:r>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3C61ABB5"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e o que elas representam, são utilizadas medidas estatísticas como a média, mediana e a moda, entre outros. Cada uma delas possui uma sensibilidade diferente aos dados e fornecem informações sobre a distribuição dos mesmos</w:t>
      </w:r>
      <w:r w:rsidR="00D17D22">
        <w:t xml:space="preserve"> (</w:t>
      </w:r>
      <w:r w:rsidR="00D17D22" w:rsidRPr="00D17D22">
        <w:t>SOUKUP; DAVIDSON</w:t>
      </w:r>
      <w:r w:rsidR="00D17D22">
        <w:t>, 2002)</w:t>
      </w:r>
      <w:r>
        <w:t xml:space="preserve">.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77777777"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5"/>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5"/>
      <w:r w:rsidR="00715E62">
        <w:rPr>
          <w:rStyle w:val="Refdecomentrio"/>
          <w:i w:val="0"/>
          <w:iCs w:val="0"/>
          <w:color w:val="auto"/>
        </w:rPr>
        <w:commentReference w:id="15"/>
      </w:r>
    </w:p>
    <w:p w14:paraId="7DFF46A0" w14:textId="77777777" w:rsidR="00600A5D" w:rsidRDefault="00AC54B0" w:rsidP="00600A5D">
      <w:pPr>
        <w:pStyle w:val="ABNTTexto"/>
      </w:pPr>
      <w:r w:rsidRPr="00600A5D">
        <w:rPr>
          <w:color w:val="000000" w:themeColor="text1"/>
        </w:rPr>
        <w:t xml:space="preserve">Esta medida é muito suscetível a </w:t>
      </w:r>
      <w:r w:rsidRPr="00600A5D">
        <w:rPr>
          <w:i/>
          <w:color w:val="000000" w:themeColor="text1"/>
        </w:rPr>
        <w:t>outliers</w:t>
      </w:r>
      <w:r w:rsidRPr="00600A5D">
        <w:rPr>
          <w:color w:val="000000" w:themeColor="text1"/>
        </w:rPr>
        <w:t xml:space="preserve">, i.e., amostras que fogem ao padrão apresentado pelo conjuntado de dados. Um exemplo de </w:t>
      </w:r>
      <w:r w:rsidRPr="00600A5D">
        <w:rPr>
          <w:i/>
          <w:color w:val="000000" w:themeColor="text1"/>
        </w:rPr>
        <w:t>outlier</w:t>
      </w:r>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r w:rsidRPr="00600A5D">
        <w:rPr>
          <w:i/>
          <w:color w:val="000000" w:themeColor="text1"/>
        </w:rPr>
        <w:t>outliers</w:t>
      </w:r>
      <w:r w:rsidRPr="00600A5D">
        <w:rPr>
          <w:color w:val="000000" w:themeColor="text1"/>
        </w:rPr>
        <w:t xml:space="preserve"> de ruídos </w:t>
      </w:r>
      <w:r>
        <w:t xml:space="preserve">nas amostras. Diferente de ruídos, que fogem ao padrão por conterem erros na obtenção dos dados (por exemplo, um mau funcionamento num dado sensor), </w:t>
      </w:r>
      <w:r>
        <w:rPr>
          <w:i/>
        </w:rPr>
        <w:t>outliers</w:t>
      </w:r>
      <w:r>
        <w:t xml:space="preserve"> são medidas corretas que fogem às características padrões do grupo. </w:t>
      </w:r>
    </w:p>
    <w:p w14:paraId="4545670E" w14:textId="628EF7EF" w:rsidR="00517941" w:rsidRDefault="00600A5D"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6A27D606">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801E71">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2">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43229D0A" w:rsidR="00664634" w:rsidRDefault="00664634" w:rsidP="00664634">
      <w:pPr>
        <w:pStyle w:val="ABNTTexto"/>
        <w:jc w:val="left"/>
      </w:pPr>
      <w:r>
        <w:lastRenderedPageBreak/>
        <w:t>Fonte:</w:t>
      </w:r>
      <w:r w:rsidR="00801E71">
        <w:t xml:space="preserve"> (JUSTINAS, 2019)</w:t>
      </w:r>
      <w:r w:rsidR="00801E71">
        <w:rPr>
          <w:rStyle w:val="Refdenotaderodap"/>
        </w:rPr>
        <w:footnoteReference w:id="4"/>
      </w:r>
    </w:p>
    <w:p w14:paraId="1F5E326E" w14:textId="184850C7" w:rsidR="002237D4" w:rsidRPr="0069577B" w:rsidRDefault="0069577B" w:rsidP="002237D4">
      <w:pPr>
        <w:pStyle w:val="ABNTTexto"/>
        <w:rPr>
          <w:color w:val="000000" w:themeColor="text1"/>
        </w:rPr>
      </w:pPr>
      <w:r>
        <w:t>Outra medida comum para essas análises é a mediana</w:t>
      </w:r>
      <w:r w:rsidR="00BC5A9A">
        <w:t xml:space="preserve"> (</w:t>
      </w:r>
      <w:r w:rsidR="00BC5A9A" w:rsidRPr="00227B56">
        <w:rPr>
          <w:color w:val="222222"/>
          <w:shd w:val="clear" w:color="auto" w:fill="FFFFFF"/>
        </w:rPr>
        <w:t>BRUCE; BRUCE</w:t>
      </w:r>
      <w:r w:rsidR="00BC5A9A">
        <w:rPr>
          <w:color w:val="222222"/>
          <w:shd w:val="clear" w:color="auto" w:fill="FFFFFF"/>
        </w:rPr>
        <w:t>, 2017)</w:t>
      </w:r>
      <w:r>
        <w:t xml:space="preserve">.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77777777"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r>
        <w:rPr>
          <w:i/>
        </w:rPr>
        <w:t>outliers</w:t>
      </w:r>
      <w:r w:rsidR="00EA661B">
        <w:t>, diferentemente d</w:t>
      </w:r>
      <w:r>
        <w:t>a média</w:t>
      </w:r>
      <w:r w:rsidR="00726471">
        <w:t xml:space="preserve">, pois ela não leva em consideração o valor de todas as amostras, somente sua posição no conjunto. Utilizando o exemplo das notas dos alunos, caso o último aluno tivesse obtido 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univariada e multivariada. O primeiro trata de atributos que variam com relação a somente um outro atributo, enquanto o segundo trata de atributos que variam conforme duas ou mais outras variáveis. </w:t>
      </w:r>
    </w:p>
    <w:p w14:paraId="4B7FDEF4" w14:textId="0C6A6297" w:rsidR="0078339A" w:rsidRPr="006D091C" w:rsidRDefault="001176E8" w:rsidP="0078339A">
      <w:pPr>
        <w:pStyle w:val="ABNTTexto"/>
      </w:pPr>
      <w:r>
        <w:t xml:space="preserve">Dadas estas definições, são apresentadas algumas formas de visualizações de dados ao longo das próximas subseções. </w:t>
      </w:r>
    </w:p>
    <w:p w14:paraId="46EBE348" w14:textId="77777777" w:rsidR="00DA2631" w:rsidRDefault="00F13E06" w:rsidP="00DA2631">
      <w:pPr>
        <w:pStyle w:val="Ttulo"/>
        <w:numPr>
          <w:ilvl w:val="1"/>
          <w:numId w:val="2"/>
        </w:numPr>
      </w:pPr>
      <w:bookmarkStart w:id="16" w:name="_Toc12119133"/>
      <w:r>
        <w:lastRenderedPageBreak/>
        <w:t xml:space="preserve">GRÁFICOS DE </w:t>
      </w:r>
      <w:r w:rsidR="001A744A">
        <w:t>COLUNA</w:t>
      </w:r>
      <w:r>
        <w:t xml:space="preserve"> E </w:t>
      </w:r>
      <w:r w:rsidR="00D64000">
        <w:t>HISTOGRAMA</w:t>
      </w:r>
      <w:r>
        <w:t>S</w:t>
      </w:r>
      <w:bookmarkEnd w:id="16"/>
    </w:p>
    <w:p w14:paraId="627B0EA1" w14:textId="77777777"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w:t>
      </w:r>
      <w:r w:rsidR="0050576A">
        <w:t>3</w:t>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r w:rsidR="006C7E0D">
        <w:rPr>
          <w:i/>
        </w:rPr>
        <w:t>Coffee</w:t>
      </w:r>
      <w:r w:rsidR="006C7E0D">
        <w:t xml:space="preserve">), são as menos calóricas, enquanto bebidas mais sofisticadas, como </w:t>
      </w:r>
      <w:r w:rsidR="006C7E0D">
        <w:rPr>
          <w:i/>
        </w:rPr>
        <w:t>Smoothies</w:t>
      </w:r>
      <w:r w:rsidR="006C7E0D">
        <w:t>, apresentam mais calorias por porção.</w:t>
      </w:r>
    </w:p>
    <w:p w14:paraId="25ED2FA6" w14:textId="77777777" w:rsidR="001C58EA" w:rsidRDefault="001C58EA" w:rsidP="00DA2631">
      <w:pPr>
        <w:pStyle w:val="ABNTTexto"/>
      </w:pPr>
    </w:p>
    <w:p w14:paraId="1749C222" w14:textId="15693531" w:rsidR="003027F2" w:rsidRPr="003027F2" w:rsidRDefault="003027F2" w:rsidP="003027F2">
      <w:pPr>
        <w:pStyle w:val="Legenda"/>
        <w:jc w:val="center"/>
        <w:rPr>
          <w:color w:val="000000" w:themeColor="text1"/>
          <w:sz w:val="24"/>
        </w:rPr>
      </w:pPr>
      <w:r w:rsidRPr="003027F2">
        <w:rPr>
          <w:b/>
          <w:color w:val="000000" w:themeColor="text1"/>
          <w:sz w:val="24"/>
        </w:rPr>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801E71">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14:paraId="03A94921" w14:textId="77777777" w:rsidR="003027F2" w:rsidRDefault="003027F2" w:rsidP="003027F2">
      <w:pPr>
        <w:pStyle w:val="ABNTTexto"/>
        <w:keepNext/>
      </w:pPr>
      <w:r>
        <w:rPr>
          <w:noProof/>
        </w:rPr>
        <w:lastRenderedPageBreak/>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3">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6CE3ECB1" w:rsidR="004B3A44" w:rsidRDefault="004B3A44" w:rsidP="003027F2">
      <w:pPr>
        <w:pStyle w:val="ABNTTexto"/>
        <w:keepNext/>
      </w:pPr>
      <w:r>
        <w:t xml:space="preserve">Fonte: </w:t>
      </w:r>
      <w:r w:rsidR="00F17291">
        <w:t>(</w:t>
      </w:r>
      <w:r w:rsidR="005F244B">
        <w:t>STARBUCKS, 2017)</w:t>
      </w:r>
      <w:r w:rsidR="00F17291">
        <w:rPr>
          <w:rStyle w:val="Refdenotaderodap"/>
        </w:rPr>
        <w:footnoteReference w:id="5"/>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r w:rsidR="00493AD4">
        <w:rPr>
          <w:i/>
        </w:rPr>
        <w:t>dataset</w:t>
      </w:r>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16013331" w:rsidR="00984C95" w:rsidRPr="001D3AC9" w:rsidRDefault="001D3AC9" w:rsidP="00DA2631">
      <w:pPr>
        <w:pStyle w:val="ABNTTexto"/>
      </w:pPr>
      <w:r>
        <w:t xml:space="preserve">O Gráfico 4 representa um histograma que mostra a quantidade de itens do menu da rede americana de </w:t>
      </w:r>
      <w:r>
        <w:rPr>
          <w:i/>
        </w:rPr>
        <w:t>fast food</w:t>
      </w:r>
      <w:r>
        <w:t xml:space="preserve"> McDonald’s por quantidade de calorias presentes nos mesmos. Dest</w:t>
      </w:r>
      <w:r w:rsidR="00715E62">
        <w:t>a</w:t>
      </w:r>
      <w:r>
        <w:t xml:space="preserve"> forma, enxerga-se a quantidade de itens para cada faixa de calorias. A maior parte dos itens possui entre 250 e 375 calorias, sendo que alguns poucos possuem mais de 1000 calorias. </w:t>
      </w:r>
      <w:r w:rsidR="00442B20">
        <w:t>A média e a mediana são, respectivamente, 368,27 e 340 calorias.</w:t>
      </w:r>
    </w:p>
    <w:p w14:paraId="60C3A103" w14:textId="18698F94" w:rsidR="007D7C0F" w:rsidRPr="00A83220" w:rsidRDefault="00A83220" w:rsidP="00A83220">
      <w:pPr>
        <w:pStyle w:val="Legenda"/>
        <w:jc w:val="center"/>
        <w:rPr>
          <w:color w:val="000000" w:themeColor="text1"/>
          <w:sz w:val="24"/>
        </w:rPr>
      </w:pPr>
      <w:r w:rsidRPr="00A83220">
        <w:rPr>
          <w:b/>
          <w:color w:val="000000" w:themeColor="text1"/>
          <w:sz w:val="24"/>
        </w:rPr>
        <w:lastRenderedPageBreak/>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801E71">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4">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3E4C0194" w:rsidR="007D7C0F" w:rsidRDefault="007D7C0F" w:rsidP="00DA2631">
      <w:pPr>
        <w:pStyle w:val="ABNTTexto"/>
      </w:pPr>
      <w:r>
        <w:t xml:space="preserve">Fonte: </w:t>
      </w:r>
      <w:r w:rsidR="00331859">
        <w:t>(</w:t>
      </w:r>
      <w:r w:rsidR="005F244B">
        <w:t>MCDONALD’S, 2017)</w:t>
      </w:r>
      <w:r w:rsidR="00331859">
        <w:rPr>
          <w:rStyle w:val="Refdenotaderodap"/>
        </w:rPr>
        <w:footnoteReference w:id="6"/>
      </w:r>
    </w:p>
    <w:p w14:paraId="28110C6A" w14:textId="77777777"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r>
        <w:rPr>
          <w:i/>
        </w:rPr>
        <w:t>outliers</w:t>
      </w:r>
      <w:r>
        <w:t xml:space="preserve"> que a mediana. </w:t>
      </w:r>
    </w:p>
    <w:p w14:paraId="31160DDC" w14:textId="346FDC47" w:rsidR="00F56019" w:rsidRDefault="00442B20" w:rsidP="00F56019">
      <w:pPr>
        <w:pStyle w:val="Legenda"/>
        <w:jc w:val="center"/>
        <w:rPr>
          <w:color w:val="000000" w:themeColor="text1"/>
          <w:sz w:val="24"/>
        </w:rPr>
      </w:pPr>
      <w:r w:rsidRPr="00442B20">
        <w:rPr>
          <w:b/>
          <w:color w:val="000000" w:themeColor="text1"/>
          <w:sz w:val="24"/>
        </w:rPr>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801E71">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14:paraId="361E721C" w14:textId="77777777" w:rsidR="00442B20" w:rsidRPr="00F56019" w:rsidRDefault="00442B20" w:rsidP="00F56019">
      <w:pPr>
        <w:pStyle w:val="Legenda"/>
        <w:jc w:val="center"/>
        <w:rPr>
          <w:color w:val="000000" w:themeColor="text1"/>
          <w:sz w:val="24"/>
        </w:rPr>
      </w:pPr>
      <w:r>
        <w:rPr>
          <w:noProof/>
        </w:rPr>
        <w:lastRenderedPageBreak/>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5">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119602A3" w:rsidR="00442B20" w:rsidRDefault="00442B20" w:rsidP="00DA2631">
      <w:pPr>
        <w:pStyle w:val="ABNTTexto"/>
      </w:pPr>
      <w:r>
        <w:t xml:space="preserve">Fonte: </w:t>
      </w:r>
      <w:r w:rsidRPr="007D7C0F">
        <w:rPr>
          <w:rFonts w:ascii="Calibri" w:hAnsi="Calibri" w:cs="Calibri"/>
        </w:rPr>
        <w:t>﻿</w:t>
      </w:r>
      <w:r w:rsidR="00331859">
        <w:t>(</w:t>
      </w:r>
      <w:r w:rsidR="005F244B">
        <w:t>MCDONALD’S, 2017)</w:t>
      </w:r>
      <w:r w:rsidR="00331859">
        <w:rPr>
          <w:rStyle w:val="Refdenotaderodap"/>
        </w:rPr>
        <w:footnoteReference w:id="7"/>
      </w:r>
    </w:p>
    <w:p w14:paraId="06D436B4" w14:textId="77777777" w:rsidR="00DA2631" w:rsidRDefault="00A61932" w:rsidP="00DA2631">
      <w:pPr>
        <w:pStyle w:val="Ttulo"/>
        <w:numPr>
          <w:ilvl w:val="1"/>
          <w:numId w:val="2"/>
        </w:numPr>
      </w:pPr>
      <w:bookmarkStart w:id="17" w:name="_Toc12119134"/>
      <w:r>
        <w:t>GRÁFICOS DE LINHA</w:t>
      </w:r>
      <w:bookmarkEnd w:id="17"/>
      <w:r>
        <w:t xml:space="preserve">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77777777" w:rsidR="00C15E83" w:rsidRPr="00C15E83" w:rsidRDefault="00C15E83" w:rsidP="000C7C26">
      <w:pPr>
        <w:pStyle w:val="ABNTTexto"/>
      </w:pPr>
      <w:r>
        <w:t>Situações que são comumente representadas utilizando-se gráficos de linhas são aquelas que mostram variação de valores ao longo do tempo. Por exemplo, o Gráfico 6 mostra o preço de fechamento (i.e., o valor da ação no horário em que a bolsa é encerrada) das ações da empresa americana Amazon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14:paraId="01777C5E" w14:textId="4C151D68" w:rsidR="00A75B8E" w:rsidRPr="00A75B8E" w:rsidRDefault="00A75B8E" w:rsidP="00A75B8E">
      <w:pPr>
        <w:pStyle w:val="Legenda"/>
        <w:jc w:val="center"/>
        <w:rPr>
          <w:color w:val="000000" w:themeColor="text1"/>
          <w:sz w:val="24"/>
          <w:szCs w:val="24"/>
        </w:rPr>
      </w:pPr>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801E71">
        <w:rPr>
          <w:b/>
          <w:noProof/>
          <w:color w:val="000000" w:themeColor="text1"/>
          <w:sz w:val="24"/>
          <w:szCs w:val="24"/>
        </w:rPr>
        <w:t>6</w:t>
      </w:r>
      <w:r w:rsidRPr="00A75B8E">
        <w:rPr>
          <w:b/>
          <w:color w:val="000000" w:themeColor="text1"/>
          <w:sz w:val="24"/>
          <w:szCs w:val="24"/>
        </w:rPr>
        <w:fldChar w:fldCharType="end"/>
      </w:r>
      <w:r w:rsidRPr="00A75B8E">
        <w:rPr>
          <w:color w:val="000000" w:themeColor="text1"/>
          <w:sz w:val="24"/>
          <w:szCs w:val="24"/>
        </w:rPr>
        <w:t xml:space="preserve"> - Preço de fechamento das ações da Amazon (AMZN) </w:t>
      </w:r>
      <w:r w:rsidR="00C15E83">
        <w:rPr>
          <w:color w:val="000000" w:themeColor="text1"/>
          <w:sz w:val="24"/>
          <w:szCs w:val="24"/>
        </w:rPr>
        <w:t xml:space="preserve">na bolsa de Nova Iorque </w:t>
      </w:r>
      <w:r w:rsidRPr="00A75B8E">
        <w:rPr>
          <w:color w:val="000000" w:themeColor="text1"/>
          <w:sz w:val="24"/>
          <w:szCs w:val="24"/>
        </w:rPr>
        <w:t>durante o ano de 2016</w:t>
      </w:r>
    </w:p>
    <w:p w14:paraId="5FEAD0E7" w14:textId="77777777" w:rsidR="00DA2631" w:rsidRDefault="00A75B8E" w:rsidP="00A75B8E">
      <w:pPr>
        <w:pStyle w:val="ABNTTexto"/>
        <w:jc w:val="center"/>
      </w:pPr>
      <w:r>
        <w:rPr>
          <w:noProof/>
        </w:rPr>
        <w:lastRenderedPageBreak/>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16">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48A4BB44" w:rsidR="0066461E" w:rsidRDefault="0066461E" w:rsidP="004B77F8">
      <w:pPr>
        <w:pStyle w:val="ABNTTexto"/>
        <w:jc w:val="left"/>
      </w:pPr>
      <w:r>
        <w:t xml:space="preserve">Fonte: </w:t>
      </w:r>
      <w:r w:rsidR="0032048B">
        <w:t>(GAWLIK, 2017)</w:t>
      </w:r>
      <w:r w:rsidR="0032048B">
        <w:rPr>
          <w:rStyle w:val="Refdenotaderodap"/>
        </w:rPr>
        <w:footnoteReference w:id="8"/>
      </w:r>
    </w:p>
    <w:p w14:paraId="63F963D9" w14:textId="77777777" w:rsidR="00F16FA3" w:rsidRDefault="00F16FA3" w:rsidP="00DA2631">
      <w:pPr>
        <w:pStyle w:val="ABNTTexto"/>
        <w:rPr>
          <w:noProof/>
        </w:rPr>
      </w:pPr>
      <w:r>
        <w:t xml:space="preserve">Gráficos de linha também podem ser utilizados para fins de comparação entre diferentes curvas, plotadas juntas numa visualização comum. O Gráfico 7 apresenta as mesmas informações que o Gráfico 6, porém para mais duas empresas além da Amazon: Apple (AAPL) e Google (GOOGL). Deste modo, é possível realizar a comparação entre as três empresas ao longo de 2016 (em termos do preço de fechamento diário das ações das três empresas). </w:t>
      </w:r>
    </w:p>
    <w:p w14:paraId="71787729" w14:textId="6FEF9A01" w:rsidR="00F16FA3" w:rsidRDefault="00F16FA3" w:rsidP="00F16FA3">
      <w:pPr>
        <w:pStyle w:val="Legenda"/>
      </w:pPr>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801E71">
        <w:rPr>
          <w:b/>
          <w:noProof/>
          <w:color w:val="000000" w:themeColor="text1"/>
          <w:sz w:val="24"/>
          <w:szCs w:val="24"/>
        </w:rPr>
        <w:t>7</w:t>
      </w:r>
      <w:r w:rsidRPr="00F16FA3">
        <w:rPr>
          <w:b/>
          <w:color w:val="000000" w:themeColor="text1"/>
          <w:sz w:val="24"/>
          <w:szCs w:val="24"/>
        </w:rPr>
        <w:fldChar w:fldCharType="end"/>
      </w:r>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r w:rsidRPr="00A75B8E">
        <w:rPr>
          <w:color w:val="000000" w:themeColor="text1"/>
          <w:sz w:val="24"/>
          <w:szCs w:val="24"/>
        </w:rPr>
        <w:t xml:space="preserve">Amazon (AMZN) </w:t>
      </w:r>
      <w:r>
        <w:rPr>
          <w:color w:val="000000" w:themeColor="text1"/>
          <w:sz w:val="24"/>
          <w:szCs w:val="24"/>
        </w:rPr>
        <w:t xml:space="preserve">e Google (GOOGL) na bolsa de Nova Iorque </w:t>
      </w:r>
      <w:r w:rsidRPr="00A75B8E">
        <w:rPr>
          <w:color w:val="000000" w:themeColor="text1"/>
          <w:sz w:val="24"/>
          <w:szCs w:val="24"/>
        </w:rPr>
        <w:t>durante o ano de 2016</w:t>
      </w:r>
    </w:p>
    <w:p w14:paraId="35805F59" w14:textId="77777777" w:rsidR="00DA2631" w:rsidRDefault="00F16FA3" w:rsidP="00DA2631">
      <w:pPr>
        <w:pStyle w:val="ABNTTexto"/>
      </w:pPr>
      <w:r>
        <w:rPr>
          <w:noProof/>
        </w:rPr>
        <w:lastRenderedPageBreak/>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17">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1187FA9" w:rsidR="00F16FA3" w:rsidRDefault="00F16FA3" w:rsidP="00F16FA3">
      <w:pPr>
        <w:pStyle w:val="ABNTTexto"/>
        <w:jc w:val="left"/>
      </w:pPr>
      <w:r>
        <w:t xml:space="preserve">Fonte: </w:t>
      </w:r>
      <w:r w:rsidR="0032048B">
        <w:t>(GAWLIK, 2017)</w:t>
      </w:r>
      <w:r w:rsidR="0032048B">
        <w:rPr>
          <w:rStyle w:val="Refdenotaderodap"/>
        </w:rPr>
        <w:footnoteReference w:id="9"/>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18" w:name="_Toc12119135"/>
      <w:r>
        <w:t>GRÁFICOS DE DISPERSÃO (</w:t>
      </w:r>
      <w:r>
        <w:rPr>
          <w:i/>
        </w:rPr>
        <w:t>SCATTER</w:t>
      </w:r>
      <w:r w:rsidR="00EA363D">
        <w:rPr>
          <w:i/>
        </w:rPr>
        <w:t xml:space="preserve"> </w:t>
      </w:r>
      <w:r>
        <w:rPr>
          <w:i/>
        </w:rPr>
        <w:t>PLOTS</w:t>
      </w:r>
      <w:r>
        <w:t>)</w:t>
      </w:r>
      <w:bookmarkEnd w:id="18"/>
    </w:p>
    <w:p w14:paraId="1D70B8B3" w14:textId="77777777" w:rsidR="00DA2631" w:rsidRDefault="0050576A" w:rsidP="00DA2631">
      <w:pPr>
        <w:pStyle w:val="ABNTTexto"/>
      </w:pPr>
      <w:r>
        <w:t xml:space="preserve">Gráficos de dispersão (no inglês, </w:t>
      </w:r>
      <w:r>
        <w:rPr>
          <w:i/>
        </w:rPr>
        <w:t xml:space="preserve">scatter </w:t>
      </w:r>
      <w:r w:rsidRPr="0050576A">
        <w:rPr>
          <w:i/>
        </w:rPr>
        <w:t>plots</w:t>
      </w:r>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77777777" w:rsidR="005A2697" w:rsidRDefault="005A2697" w:rsidP="00DA2631">
      <w:pPr>
        <w:pStyle w:val="ABNTTexto"/>
      </w:pPr>
      <w:r>
        <w:t xml:space="preserve">O Gráfico 8 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14:paraId="744AE5F0" w14:textId="77777777" w:rsidR="00937063" w:rsidRPr="00937063" w:rsidRDefault="00F42BC8" w:rsidP="00937063">
      <w:pPr>
        <w:pStyle w:val="ABNTTexto"/>
        <w:rPr>
          <w:color w:val="000000" w:themeColor="text1"/>
        </w:rPr>
      </w:pPr>
      <w:r>
        <w:t>U</w:t>
      </w:r>
      <w:r w:rsidR="00227B56">
        <w:t xml:space="preserve">tilizando o coeficiente de Pearson, definido </w:t>
      </w:r>
      <w:r w:rsidR="00937063">
        <w:t>na Equação 2</w:t>
      </w:r>
      <w:r w:rsidR="00227B56">
        <w:t xml:space="preserve"> </w:t>
      </w:r>
      <w:r w:rsidR="00937063" w:rsidRPr="00937063">
        <w:t>(BRUCE; BRUCE, 2017)</w:t>
      </w:r>
      <w:r w:rsidR="00937063">
        <w:t xml:space="preserve">, onde os desvios em relação à média das duas variáveis são divididas pela </w:t>
      </w:r>
      <w:r w:rsidR="00937063">
        <w:lastRenderedPageBreak/>
        <w:t>multiplicação dos seus desvios padrões (</w:t>
      </w:r>
      <w:r w:rsidR="00937063">
        <w:rPr>
          <w:i/>
        </w:rPr>
        <w:t>s</w:t>
      </w:r>
      <w:r w:rsidR="00937063">
        <w:rPr>
          <w:i/>
          <w:vertAlign w:val="subscript"/>
        </w:rPr>
        <w:t>x</w:t>
      </w:r>
      <w:r w:rsidR="00937063">
        <w:rPr>
          <w:i/>
        </w:rPr>
        <w:t xml:space="preserve"> </w:t>
      </w:r>
      <w:r w:rsidR="00937063">
        <w:t>e</w:t>
      </w:r>
      <w:r w:rsidR="00937063">
        <w:rPr>
          <w:i/>
        </w:rPr>
        <w:t xml:space="preserve"> s</w:t>
      </w:r>
      <w:r w:rsidR="00937063">
        <w:rPr>
          <w:i/>
          <w:vertAlign w:val="subscript"/>
        </w:rPr>
        <w:t>y</w:t>
      </w:r>
      <w:r w:rsidR="00012815">
        <w:t xml:space="preserve">, definidos pela Equação 3), o grau de 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32FC1049" w:rsidR="00227B56" w:rsidRPr="00F42BC8" w:rsidRDefault="00937063" w:rsidP="00F42BC8">
      <w:pPr>
        <w:pStyle w:val="Legenda"/>
        <w:jc w:val="right"/>
        <w:rPr>
          <w:color w:val="000000" w:themeColor="text1"/>
        </w:rPr>
      </w:pPr>
      <m:oMath>
        <m:r>
          <w:rPr>
            <w:rFonts w:ascii="Cambria Math" w:hAnsi="Cambria Math"/>
            <w:color w:val="000000" w:themeColor="text1"/>
            <w:sz w:val="28"/>
            <w:szCs w:val="24"/>
          </w:rPr>
          <m:t>r</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nary>
            <m:r>
              <w:rPr>
                <w:rFonts w:ascii="Cambria Math" w:hAnsi="Cambria Math"/>
                <w:color w:val="000000" w:themeColor="text1"/>
                <w:sz w:val="28"/>
                <w:szCs w:val="24"/>
              </w:rPr>
              <m:t>(</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y</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y</m:t>
                </m:r>
              </m:e>
            </m:acc>
            <m:r>
              <w:rPr>
                <w:rFonts w:ascii="Cambria Math" w:hAnsi="Cambria Math"/>
                <w:color w:val="000000" w:themeColor="text1"/>
                <w:sz w:val="28"/>
                <w:szCs w:val="24"/>
              </w:rPr>
              <m:t>)</m:t>
            </m:r>
          </m:num>
          <m:den>
            <m:r>
              <w:rPr>
                <w:rFonts w:ascii="Cambria Math" w:hAnsi="Cambria Math"/>
                <w:color w:val="000000" w:themeColor="text1"/>
                <w:sz w:val="28"/>
                <w:szCs w:val="24"/>
              </w:rPr>
              <m:t>(N-1)</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x</m:t>
                </m:r>
              </m:sub>
            </m:sSub>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77777777" w:rsidR="00937063" w:rsidRPr="00F42BC8" w:rsidRDefault="00012815" w:rsidP="00F42BC8">
      <w:pPr>
        <w:pStyle w:val="Legenda"/>
        <w:jc w:val="right"/>
        <w:rPr>
          <w:color w:val="000000" w:themeColor="text1"/>
        </w:rPr>
      </w:pPr>
      <m:oMath>
        <m:r>
          <w:rPr>
            <w:rFonts w:ascii="Cambria Math" w:hAnsi="Cambria Math"/>
            <w:color w:val="000000" w:themeColor="text1"/>
            <w:sz w:val="28"/>
            <w:szCs w:val="24"/>
          </w:rPr>
          <m:t>s</m:t>
        </m:r>
        <m:r>
          <w:rPr>
            <w:rFonts w:ascii="Cambria Math" w:hAnsi="Cambria Math"/>
            <w:color w:val="000000" w:themeColor="text1"/>
            <w:sz w:val="28"/>
            <w:szCs w:val="24"/>
          </w:rPr>
          <m:t>=</m:t>
        </m:r>
        <m:rad>
          <m:radPr>
            <m:degHide m:val="1"/>
            <m:ctrlPr>
              <w:rPr>
                <w:rFonts w:ascii="Cambria Math" w:hAnsi="Cambria Math"/>
                <w:iCs w:val="0"/>
                <w:color w:val="000000" w:themeColor="text1"/>
                <w:sz w:val="28"/>
                <w:szCs w:val="24"/>
              </w:rPr>
            </m:ctrlPr>
          </m:radPr>
          <m:deg/>
          <m:e>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p>
                      <m:sSupPr>
                        <m:ctrlPr>
                          <w:rPr>
                            <w:rFonts w:ascii="Cambria Math" w:hAnsi="Cambria Math"/>
                            <w:iCs w:val="0"/>
                            <w:color w:val="000000" w:themeColor="text1"/>
                            <w:sz w:val="28"/>
                            <w:szCs w:val="24"/>
                          </w:rPr>
                        </m:ctrlPr>
                      </m:sSupPr>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sup>
                        <m:r>
                          <w:rPr>
                            <w:rFonts w:ascii="Cambria Math" w:hAnsi="Cambria Math"/>
                            <w:color w:val="000000" w:themeColor="text1"/>
                            <w:sz w:val="28"/>
                            <w:szCs w:val="24"/>
                          </w:rPr>
                          <m:t>2</m:t>
                        </m:r>
                      </m:sup>
                    </m:sSup>
                  </m:e>
                </m:nary>
              </m:num>
              <m:den>
                <m:r>
                  <w:rPr>
                    <w:rFonts w:ascii="Cambria Math" w:hAnsi="Cambria Math"/>
                    <w:color w:val="000000" w:themeColor="text1"/>
                    <w:sz w:val="28"/>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45DC44E8" w14:textId="296E3426" w:rsidR="00327F2F" w:rsidRPr="00A125E1" w:rsidRDefault="00A125E1" w:rsidP="00A125E1">
      <w:pPr>
        <w:pStyle w:val="Legenda"/>
        <w:jc w:val="center"/>
        <w:rPr>
          <w:color w:val="000000" w:themeColor="text1"/>
          <w:sz w:val="24"/>
        </w:rPr>
      </w:pPr>
      <w:r w:rsidRPr="00A125E1">
        <w:rPr>
          <w:b/>
          <w:color w:val="000000" w:themeColor="text1"/>
          <w:sz w:val="24"/>
        </w:rPr>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00801E71">
        <w:rPr>
          <w:b/>
          <w:noProof/>
          <w:color w:val="000000" w:themeColor="text1"/>
          <w:sz w:val="24"/>
        </w:rPr>
        <w:t>8</w:t>
      </w:r>
      <w:r w:rsidRPr="00A125E1">
        <w:rPr>
          <w:b/>
          <w:color w:val="000000" w:themeColor="text1"/>
          <w:sz w:val="24"/>
        </w:rPr>
        <w:fldChar w:fldCharType="end"/>
      </w:r>
      <w:r w:rsidRPr="00A125E1">
        <w:rPr>
          <w:color w:val="000000" w:themeColor="text1"/>
          <w:sz w:val="24"/>
        </w:rPr>
        <w:t xml:space="preserve"> - Receita total por número total de alunos matriculados na escola por estado dos Estados Unidos - 2015</w:t>
      </w:r>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18">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71D28EC8" w:rsidR="00327F2F" w:rsidRDefault="00327F2F" w:rsidP="00327F2F">
      <w:pPr>
        <w:pStyle w:val="ABNTTexto"/>
        <w:jc w:val="left"/>
      </w:pPr>
      <w:r>
        <w:t>Fonte:</w:t>
      </w:r>
      <w:r w:rsidR="0032048B">
        <w:t xml:space="preserve"> (GARRARD, 2019)</w:t>
      </w:r>
      <w:r w:rsidR="0032048B">
        <w:rPr>
          <w:rStyle w:val="Refdenotaderodap"/>
        </w:rPr>
        <w:footnoteReference w:id="10"/>
      </w:r>
    </w:p>
    <w:p w14:paraId="46488208" w14:textId="77777777" w:rsidR="0078339A" w:rsidRDefault="0078339A" w:rsidP="0078339A">
      <w:pPr>
        <w:pStyle w:val="Ttulo"/>
        <w:numPr>
          <w:ilvl w:val="1"/>
          <w:numId w:val="2"/>
        </w:numPr>
      </w:pPr>
      <w:bookmarkStart w:id="19" w:name="_Toc12119136"/>
      <w:r>
        <w:rPr>
          <w:i/>
        </w:rPr>
        <w:t>BOX PLOT</w:t>
      </w:r>
      <w:bookmarkEnd w:id="19"/>
      <w:r>
        <w:t xml:space="preserve"> </w:t>
      </w:r>
    </w:p>
    <w:p w14:paraId="66B14638" w14:textId="77777777" w:rsidR="0078339A" w:rsidRDefault="0078339A" w:rsidP="0078339A">
      <w:pPr>
        <w:pStyle w:val="ABNTTexto"/>
      </w:pPr>
      <w:r>
        <w:lastRenderedPageBreak/>
        <w:t xml:space="preserve">O </w:t>
      </w:r>
      <w:r>
        <w:rPr>
          <w:i/>
        </w:rPr>
        <w:t>box plot</w:t>
      </w:r>
      <w:r>
        <w:t xml:space="preserve"> mostra a distribuição das amostras através de suas medidas de mediana, primeiro e terceiro quartis, além de mostrar os valores máximo e mínimo do conjunto, bem como </w:t>
      </w:r>
      <w:r>
        <w:rPr>
          <w:i/>
        </w:rPr>
        <w:t>outliers</w:t>
      </w:r>
      <w:r>
        <w:t xml:space="preserve">. A Figura 1 explica estes elementos de forma visual. </w:t>
      </w:r>
    </w:p>
    <w:p w14:paraId="39DFBFF7" w14:textId="77777777" w:rsidR="0078339A" w:rsidRDefault="0078339A" w:rsidP="0078339A">
      <w:pPr>
        <w:pStyle w:val="ABNTTexto"/>
      </w:pPr>
      <w:r>
        <w:t>Com esta visualização, é possível enxergar a distribuição do conjunto, analisando quão compacto o mesmo se encontra e se é um conjunto simétrico, permitindo tirar conclusões sobre os dados serem ou não enviesados.</w:t>
      </w:r>
    </w:p>
    <w:p w14:paraId="57D4369A" w14:textId="09BC60DF" w:rsidR="0078339A" w:rsidRPr="00C06FB2" w:rsidRDefault="0078339A" w:rsidP="0078339A">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4E3405">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w:t>
      </w:r>
      <w:r>
        <w:rPr>
          <w:color w:val="000000" w:themeColor="text1"/>
          <w:sz w:val="24"/>
        </w:rPr>
        <w:t>Características</w:t>
      </w:r>
      <w:r w:rsidRPr="00C06FB2">
        <w:rPr>
          <w:color w:val="000000" w:themeColor="text1"/>
          <w:sz w:val="24"/>
        </w:rPr>
        <w:t xml:space="preserve"> </w:t>
      </w:r>
      <w:r>
        <w:rPr>
          <w:color w:val="000000" w:themeColor="text1"/>
          <w:sz w:val="24"/>
        </w:rPr>
        <w:t>d</w:t>
      </w:r>
      <w:r w:rsidRPr="00C06FB2">
        <w:rPr>
          <w:color w:val="000000" w:themeColor="text1"/>
          <w:sz w:val="24"/>
        </w:rPr>
        <w:t>o box plot</w:t>
      </w:r>
    </w:p>
    <w:p w14:paraId="033FA3EA" w14:textId="77777777" w:rsidR="0078339A" w:rsidRDefault="0078339A" w:rsidP="0078339A">
      <w:pPr>
        <w:pStyle w:val="ABNTTexto"/>
        <w:jc w:val="center"/>
      </w:pPr>
      <w:r>
        <w:rPr>
          <w:noProof/>
        </w:rPr>
        <w:drawing>
          <wp:inline distT="0" distB="0" distL="0" distR="0" wp14:anchorId="2EA5DEDC" wp14:editId="2C63736B">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9">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B80060D" w14:textId="77777777" w:rsidR="0078339A" w:rsidRDefault="0078339A" w:rsidP="0078339A">
      <w:pPr>
        <w:pStyle w:val="ABNTTexto"/>
      </w:pPr>
      <w:r>
        <w:t xml:space="preserve">O Gráfico 2 mostra a distribuição das idades dos jogadores da NBA ao longo das temporadas utilizando </w:t>
      </w:r>
      <w:r>
        <w:rPr>
          <w:i/>
        </w:rPr>
        <w:t>box plots</w:t>
      </w:r>
      <w:r>
        <w:t>.</w:t>
      </w:r>
      <w:r w:rsidRPr="00284E2E">
        <w:t xml:space="preserve"> A</w:t>
      </w:r>
      <w:r>
        <w:t xml:space="preserve"> partir destes, pode-se ver que está é uma variável praticamente simétrica para quase todas as temporadas do esporte, com destaque para a temporada de 2007-08. Ainda, pode-se inferir que a idade máxima dos jogadores caiu ao longo das temporadas. </w:t>
      </w:r>
    </w:p>
    <w:p w14:paraId="3974E37D" w14:textId="77777777" w:rsidR="0078339A" w:rsidRDefault="0078339A" w:rsidP="0078339A">
      <w:pPr>
        <w:pStyle w:val="Legenda"/>
        <w:jc w:val="center"/>
        <w:rPr>
          <w:b/>
          <w:color w:val="000000" w:themeColor="text1"/>
          <w:sz w:val="24"/>
        </w:rPr>
      </w:pPr>
    </w:p>
    <w:p w14:paraId="5447F6D2" w14:textId="77777777" w:rsidR="0078339A" w:rsidRPr="004662BE" w:rsidRDefault="0078339A" w:rsidP="0078339A">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14:paraId="67D4A9E8" w14:textId="77777777" w:rsidR="0078339A" w:rsidRDefault="0078339A" w:rsidP="0078339A">
      <w:pPr>
        <w:pStyle w:val="ABNTTexto"/>
      </w:pPr>
      <w:r>
        <w:rPr>
          <w:noProof/>
        </w:rPr>
        <w:lastRenderedPageBreak/>
        <w:drawing>
          <wp:inline distT="0" distB="0" distL="0" distR="0" wp14:anchorId="7E4F8D02" wp14:editId="4CE18E52">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20">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64871E64" w14:textId="77777777" w:rsidR="0078339A" w:rsidRDefault="0078339A" w:rsidP="0078339A">
      <w:pPr>
        <w:pStyle w:val="ABNTTexto"/>
        <w:rPr>
          <w:rStyle w:val="Hyperlink"/>
        </w:rPr>
      </w:pPr>
      <w:r>
        <w:t>Fonte: (JUSTINAS, 2019)</w:t>
      </w:r>
      <w:r>
        <w:rPr>
          <w:rStyle w:val="Refdenotaderodap"/>
        </w:rPr>
        <w:footnoteReference w:id="11"/>
      </w:r>
    </w:p>
    <w:p w14:paraId="1B0EDE29" w14:textId="77777777" w:rsidR="0078339A" w:rsidRDefault="0078339A" w:rsidP="00327F2F">
      <w:pPr>
        <w:pStyle w:val="ABNTTexto"/>
        <w:jc w:val="left"/>
      </w:pPr>
    </w:p>
    <w:p w14:paraId="3EBF8045" w14:textId="77777777" w:rsidR="00497A93" w:rsidRDefault="00497A93" w:rsidP="00497A93">
      <w:pPr>
        <w:pStyle w:val="Ttulo"/>
        <w:numPr>
          <w:ilvl w:val="1"/>
          <w:numId w:val="2"/>
        </w:numPr>
      </w:pPr>
      <w:bookmarkStart w:id="20" w:name="_Toc12119137"/>
      <w:r>
        <w:t>GRÁFICOS DE VIOLINO (</w:t>
      </w:r>
      <w:r>
        <w:rPr>
          <w:i/>
        </w:rPr>
        <w:t>VIOLIN PLOTS</w:t>
      </w:r>
      <w:r>
        <w:t>)</w:t>
      </w:r>
      <w:bookmarkEnd w:id="20"/>
    </w:p>
    <w:p w14:paraId="53A8AA9C" w14:textId="77777777" w:rsidR="00497A93" w:rsidRDefault="003C0B7E" w:rsidP="00497A93">
      <w:pPr>
        <w:pStyle w:val="ABNTTexto"/>
      </w:pPr>
      <w:r>
        <w:t>Gráficos de violino</w:t>
      </w:r>
      <w:r w:rsidR="00057B4D">
        <w:t xml:space="preserve"> foram definidos por </w:t>
      </w:r>
      <w:r w:rsidR="00057B4D" w:rsidRPr="00057B4D">
        <w:t>Hintze e Nelson (1998)</w:t>
      </w:r>
      <w:r w:rsidR="00057B4D">
        <w:t xml:space="preserve"> e</w:t>
      </w:r>
      <w:r>
        <w:t xml:space="preserve"> são muito próximos a </w:t>
      </w:r>
      <w:r>
        <w:rPr>
          <w:i/>
        </w:rPr>
        <w:t>box plots</w:t>
      </w:r>
      <w:r w:rsidR="00C25812">
        <w:t>, como mostra a Figura 2</w:t>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tamanho </w:t>
      </w:r>
      <w:r w:rsidR="00F7754C">
        <w:rPr>
          <w:i/>
        </w:rPr>
        <w:t>h</w:t>
      </w:r>
      <w:r w:rsidR="00F7754C">
        <w:t xml:space="preserve">, </w:t>
      </w:r>
    </w:p>
    <w:p w14:paraId="08A610D2" w14:textId="77777777" w:rsidR="00F7754C" w:rsidRPr="00F42BC8" w:rsidRDefault="00F7754C" w:rsidP="00F7754C">
      <w:pPr>
        <w:pStyle w:val="Legenda"/>
        <w:jc w:val="right"/>
        <w:rPr>
          <w:color w:val="000000" w:themeColor="text1"/>
        </w:rPr>
      </w:pPr>
      <m:oMath>
        <m:r>
          <w:rPr>
            <w:rFonts w:ascii="Cambria Math" w:hAnsi="Cambria Math"/>
            <w:color w:val="000000" w:themeColor="text1"/>
            <w:sz w:val="28"/>
            <w:szCs w:val="24"/>
          </w:rPr>
          <m:t>d(x|h)</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δ</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ésimo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0A0C1B32" w:rsidR="00BE40E9" w:rsidRPr="00BE40E9" w:rsidRDefault="00BE40E9" w:rsidP="00AF11B6">
      <w:pPr>
        <w:pStyle w:val="Legenda"/>
        <w:jc w:val="center"/>
        <w:rPr>
          <w:color w:val="000000" w:themeColor="text1"/>
          <w:sz w:val="24"/>
          <w:szCs w:val="24"/>
        </w:rPr>
      </w:pPr>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004E3405">
        <w:rPr>
          <w:b/>
          <w:noProof/>
          <w:color w:val="000000" w:themeColor="text1"/>
          <w:sz w:val="24"/>
          <w:szCs w:val="24"/>
        </w:rPr>
        <w:t>2</w:t>
      </w:r>
      <w:r w:rsidRPr="00BE40E9">
        <w:rPr>
          <w:b/>
          <w:color w:val="000000" w:themeColor="text1"/>
          <w:sz w:val="24"/>
          <w:szCs w:val="24"/>
        </w:rPr>
        <w:fldChar w:fldCharType="end"/>
      </w:r>
      <w:r w:rsidRPr="00BE40E9">
        <w:rPr>
          <w:color w:val="000000" w:themeColor="text1"/>
          <w:sz w:val="24"/>
          <w:szCs w:val="24"/>
        </w:rPr>
        <w:t xml:space="preserve"> - Comparação do box plot com o violin plot</w:t>
      </w:r>
    </w:p>
    <w:p w14:paraId="7073691B" w14:textId="77777777" w:rsidR="00BC373A" w:rsidRDefault="00BC373A" w:rsidP="00BC373A">
      <w:r>
        <w:lastRenderedPageBreak/>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77777777" w:rsidR="00BC373A" w:rsidRPr="003C0B7E" w:rsidRDefault="00BC373A" w:rsidP="00497A93">
      <w:pPr>
        <w:pStyle w:val="ABNTTexto"/>
      </w:pPr>
      <w:r>
        <w:t>Fonte: (</w:t>
      </w:r>
      <w:r w:rsidRPr="00057B4D">
        <w:t>Hintze</w:t>
      </w:r>
      <w:r>
        <w:t xml:space="preserve">; </w:t>
      </w:r>
      <w:r w:rsidRPr="00057B4D">
        <w:t>Nelson</w:t>
      </w:r>
      <w:r>
        <w:t xml:space="preserve">, </w:t>
      </w:r>
      <w:r w:rsidRPr="00057B4D">
        <w:t>1998)</w:t>
      </w:r>
    </w:p>
    <w:p w14:paraId="4CC1C214" w14:textId="6AA1D1F7" w:rsidR="00497A93" w:rsidRDefault="00C25812" w:rsidP="00DA2631">
      <w:pPr>
        <w:pStyle w:val="ABNTTexto"/>
      </w:pPr>
      <w:r>
        <w:t xml:space="preserve">Vantagens deste tipo de visualização são o maior entendimento da distribuição dos dados em relação ao </w:t>
      </w:r>
      <w:r>
        <w:rPr>
          <w:i/>
        </w:rPr>
        <w:t>box plot</w:t>
      </w:r>
      <w:r>
        <w:t xml:space="preserve">, em especial para detecção de </w:t>
      </w:r>
      <w:r>
        <w:rPr>
          <w:i/>
        </w:rPr>
        <w:t>clusters</w:t>
      </w:r>
      <w:r>
        <w:t xml:space="preserve">, </w:t>
      </w:r>
      <w:r w:rsidR="00A7268D">
        <w:t xml:space="preserve">de picos e de vales nas amostras. Entretanto, como os </w:t>
      </w:r>
      <w:r w:rsidR="00A7268D">
        <w:rPr>
          <w:i/>
        </w:rPr>
        <w:t>outliers</w:t>
      </w:r>
      <w:r w:rsidR="00A7268D">
        <w:t xml:space="preserve"> são representados na cauda longa do traço de densidade no caso dos gráficos de violino, os </w:t>
      </w:r>
      <w:r w:rsidR="00A7268D">
        <w:rPr>
          <w:i/>
        </w:rPr>
        <w:t>box</w:t>
      </w:r>
      <w:r w:rsidR="00A7268D">
        <w:t xml:space="preserve"> </w:t>
      </w:r>
      <w:r w:rsidR="00A7268D">
        <w:rPr>
          <w:i/>
        </w:rPr>
        <w:t>plots</w:t>
      </w:r>
      <w:r w:rsidR="00A7268D">
        <w:t xml:space="preserve"> são uma melhor opção para apresentação de </w:t>
      </w:r>
      <w:r w:rsidR="00A7268D" w:rsidRPr="00A7268D">
        <w:rPr>
          <w:i/>
        </w:rPr>
        <w:t>outliers</w:t>
      </w:r>
      <w:r w:rsidR="00A7268D">
        <w:t>.</w:t>
      </w:r>
    </w:p>
    <w:p w14:paraId="5D00D728" w14:textId="5BDEECFA" w:rsidR="000E535A" w:rsidRDefault="000E535A" w:rsidP="00DA2631">
      <w:pPr>
        <w:pStyle w:val="ABNTTexto"/>
      </w:pPr>
      <w:r>
        <w:t xml:space="preserve">O Gráfico </w:t>
      </w:r>
      <w:r w:rsidR="001D0D46">
        <w:t>9</w:t>
      </w:r>
      <w:r>
        <w:t xml:space="preserve"> mostra </w:t>
      </w:r>
      <w:r w:rsidR="001D0D46">
        <w:t>a distribuição da temperatura mínima diária na Austrália, entre os anos de 2008 e 2017, através de um gráfico de violino. Deste modo, é possível observar a distribuição em torno da mediana, marcada com um círculo branco, a qual tende a uma distribuição normal</w:t>
      </w:r>
      <w:r w:rsidR="006A635F">
        <w:t xml:space="preserve"> (simétrica em torno da média)</w:t>
      </w:r>
      <w:r w:rsidR="001D0D46">
        <w:t>.</w:t>
      </w:r>
    </w:p>
    <w:p w14:paraId="411111A9" w14:textId="4FA16137" w:rsidR="001D0D46" w:rsidRDefault="000E535A" w:rsidP="001D0D46">
      <w:pPr>
        <w:pStyle w:val="Legenda"/>
        <w:jc w:val="center"/>
        <w:rPr>
          <w:color w:val="000000" w:themeColor="text1"/>
          <w:sz w:val="24"/>
          <w:szCs w:val="24"/>
        </w:rPr>
      </w:pPr>
      <w:r w:rsidRPr="000E535A">
        <w:rPr>
          <w:b/>
          <w:color w:val="000000" w:themeColor="text1"/>
          <w:sz w:val="24"/>
          <w:szCs w:val="24"/>
        </w:rPr>
        <w:t xml:space="preserve">GRÁFICO </w:t>
      </w:r>
      <w:r w:rsidRPr="000E535A">
        <w:rPr>
          <w:b/>
          <w:color w:val="000000" w:themeColor="text1"/>
          <w:sz w:val="24"/>
          <w:szCs w:val="24"/>
        </w:rPr>
        <w:fldChar w:fldCharType="begin"/>
      </w:r>
      <w:r w:rsidRPr="000E535A">
        <w:rPr>
          <w:b/>
          <w:color w:val="000000" w:themeColor="text1"/>
          <w:sz w:val="24"/>
          <w:szCs w:val="24"/>
        </w:rPr>
        <w:instrText xml:space="preserve"> SEQ GRÁFICO \* ARABIC </w:instrText>
      </w:r>
      <w:r w:rsidRPr="000E535A">
        <w:rPr>
          <w:b/>
          <w:color w:val="000000" w:themeColor="text1"/>
          <w:sz w:val="24"/>
          <w:szCs w:val="24"/>
        </w:rPr>
        <w:fldChar w:fldCharType="separate"/>
      </w:r>
      <w:r w:rsidR="00801E71">
        <w:rPr>
          <w:b/>
          <w:noProof/>
          <w:color w:val="000000" w:themeColor="text1"/>
          <w:sz w:val="24"/>
          <w:szCs w:val="24"/>
        </w:rPr>
        <w:t>9</w:t>
      </w:r>
      <w:r w:rsidRPr="000E535A">
        <w:rPr>
          <w:b/>
          <w:color w:val="000000" w:themeColor="text1"/>
          <w:sz w:val="24"/>
          <w:szCs w:val="24"/>
        </w:rPr>
        <w:fldChar w:fldCharType="end"/>
      </w:r>
      <w:r w:rsidRPr="000E535A">
        <w:rPr>
          <w:color w:val="000000" w:themeColor="text1"/>
          <w:sz w:val="24"/>
          <w:szCs w:val="24"/>
        </w:rPr>
        <w:t xml:space="preserve"> - Temperatura mínima diária na Austrália entre 2008 e 2017</w:t>
      </w:r>
    </w:p>
    <w:p w14:paraId="0AD39973" w14:textId="46DF5C1B" w:rsidR="000E535A" w:rsidRDefault="000E535A" w:rsidP="00801E71">
      <w:pPr>
        <w:jc w:val="center"/>
      </w:pPr>
      <w:r>
        <w:rPr>
          <w:noProof/>
        </w:rPr>
        <w:lastRenderedPageBreak/>
        <w:drawing>
          <wp:inline distT="0" distB="0" distL="0" distR="0" wp14:anchorId="6A633607" wp14:editId="60A61C29">
            <wp:extent cx="5212080" cy="29337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inAUS_MinTemp.png"/>
                    <pic:cNvPicPr/>
                  </pic:nvPicPr>
                  <pic:blipFill rotWithShape="1">
                    <a:blip r:embed="rId22">
                      <a:extLst>
                        <a:ext uri="{28A0092B-C50C-407E-A947-70E740481C1C}">
                          <a14:useLocalDpi xmlns:a14="http://schemas.microsoft.com/office/drawing/2010/main" val="0"/>
                        </a:ext>
                      </a:extLst>
                    </a:blip>
                    <a:srcRect l="2539" t="8044" r="941" b="10460"/>
                    <a:stretch/>
                  </pic:blipFill>
                  <pic:spPr bwMode="auto">
                    <a:xfrm>
                      <a:off x="0" y="0"/>
                      <a:ext cx="5212080" cy="2933700"/>
                    </a:xfrm>
                    <a:prstGeom prst="rect">
                      <a:avLst/>
                    </a:prstGeom>
                    <a:ln>
                      <a:noFill/>
                    </a:ln>
                    <a:extLst>
                      <a:ext uri="{53640926-AAD7-44D8-BBD7-CCE9431645EC}">
                        <a14:shadowObscured xmlns:a14="http://schemas.microsoft.com/office/drawing/2010/main"/>
                      </a:ext>
                    </a:extLst>
                  </pic:spPr>
                </pic:pic>
              </a:graphicData>
            </a:graphic>
          </wp:inline>
        </w:drawing>
      </w:r>
    </w:p>
    <w:p w14:paraId="3A231916" w14:textId="6F08BD4C" w:rsidR="00801E71" w:rsidRPr="00801E71" w:rsidRDefault="001D0D46" w:rsidP="00801E71">
      <w:pPr>
        <w:pStyle w:val="ABNTTexto"/>
        <w:rPr>
          <w:color w:val="000000" w:themeColor="text1"/>
        </w:rPr>
      </w:pPr>
      <w:r>
        <w:t>Fonte: (YOUNG, 2019)</w:t>
      </w:r>
      <w:r>
        <w:rPr>
          <w:rStyle w:val="Refdenotaderodap"/>
        </w:rPr>
        <w:footnoteReference w:id="12"/>
      </w:r>
    </w:p>
    <w:p w14:paraId="571F3318" w14:textId="77777777" w:rsidR="006068B7" w:rsidRPr="00801E71" w:rsidRDefault="006068B7" w:rsidP="00801E71">
      <w:pPr>
        <w:pStyle w:val="ABNTTexto"/>
      </w:pPr>
    </w:p>
    <w:p w14:paraId="62F7FE6D" w14:textId="77777777" w:rsidR="00755D2F" w:rsidRDefault="00755D2F" w:rsidP="00755D2F">
      <w:pPr>
        <w:pStyle w:val="Ttulo"/>
        <w:numPr>
          <w:ilvl w:val="0"/>
          <w:numId w:val="2"/>
        </w:numPr>
      </w:pPr>
      <w:bookmarkStart w:id="21" w:name="_Toc12119138"/>
      <w:commentRangeStart w:id="22"/>
      <w:r>
        <w:t>ESCOLHA DE LINGUAGEM DE PROGRAMAÇÃO PARA DESENVOLVIMENTO</w:t>
      </w:r>
      <w:commentRangeEnd w:id="22"/>
      <w:r w:rsidR="00DC1D30">
        <w:rPr>
          <w:rStyle w:val="Refdecomentrio"/>
          <w:b w:val="0"/>
          <w:bCs w:val="0"/>
          <w:kern w:val="0"/>
        </w:rPr>
        <w:commentReference w:id="22"/>
      </w:r>
      <w:bookmarkEnd w:id="21"/>
    </w:p>
    <w:p w14:paraId="5EE88C37" w14:textId="77777777" w:rsidR="00755D2F" w:rsidRDefault="00755D2F" w:rsidP="00755D2F">
      <w:pPr>
        <w:pStyle w:val="ABNTTexto"/>
      </w:pPr>
    </w:p>
    <w:p w14:paraId="1A57F40C" w14:textId="49284486"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r w:rsidR="00206AE3">
        <w:rPr>
          <w:i/>
        </w:rPr>
        <w:t>pyodbc</w:t>
      </w:r>
      <w:r w:rsidR="00206AE3" w:rsidRPr="00B515CF">
        <w:rPr>
          <w:rStyle w:val="Refdenotaderodap"/>
        </w:rPr>
        <w:footnoteReference w:id="13"/>
      </w:r>
      <w:r w:rsidR="00B515CF" w:rsidRPr="00B515CF">
        <w:t xml:space="preserve">, </w:t>
      </w:r>
      <w:r w:rsidR="00B515CF">
        <w:t xml:space="preserve">de arquivos </w:t>
      </w:r>
      <w:r w:rsidR="0090535D">
        <w:t>.</w:t>
      </w:r>
      <w:r w:rsidR="00B515CF">
        <w:rPr>
          <w:i/>
        </w:rPr>
        <w:t>csv</w:t>
      </w:r>
      <w:r w:rsidR="00B515CF">
        <w:t xml:space="preserve"> </w:t>
      </w:r>
      <w:r w:rsidR="00B515CF" w:rsidRPr="00B515CF">
        <w:t>e</w:t>
      </w:r>
      <w:r w:rsidR="00B515CF">
        <w:t xml:space="preserve"> do Excel, ambos com funções da Pandas</w:t>
      </w:r>
      <w:r w:rsidR="003D1394">
        <w:rPr>
          <w:rStyle w:val="Refdenotaderodap"/>
        </w:rPr>
        <w:footnoteReference w:id="14"/>
      </w:r>
      <w:r w:rsidR="00B515CF">
        <w:t xml:space="preserve">. </w:t>
      </w:r>
    </w:p>
    <w:p w14:paraId="3B3A3093" w14:textId="15CD9C54" w:rsidR="00F91F38" w:rsidRDefault="00F91F38" w:rsidP="00755D2F">
      <w:pPr>
        <w:pStyle w:val="ABNTTexto"/>
      </w:pPr>
      <w:r>
        <w:t>Segundo o índice TIOBE de maio de 2019</w:t>
      </w:r>
      <w:r w:rsidR="00577FF9">
        <w:t xml:space="preserve"> </w:t>
      </w:r>
      <w:r w:rsidR="004F12DD">
        <w:t>(TIOBE, 2019)</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Amazon e a </w:t>
      </w:r>
      <w:r w:rsidR="0090535D">
        <w:t>Wikipédia</w:t>
      </w:r>
      <w:r>
        <w:t xml:space="preserve">. </w:t>
      </w:r>
    </w:p>
    <w:p w14:paraId="4266446E" w14:textId="3FA4C491" w:rsidR="00737089" w:rsidRDefault="00444739" w:rsidP="00755D2F">
      <w:pPr>
        <w:pStyle w:val="ABNTTexto"/>
      </w:pPr>
      <w:r>
        <w:t>Entretanto, d</w:t>
      </w:r>
      <w:r w:rsidR="0044702D">
        <w:t xml:space="preserve">e acordo com pesquisa realizada pelo </w:t>
      </w:r>
      <w:r w:rsidR="0044702D">
        <w:rPr>
          <w:i/>
        </w:rPr>
        <w:t xml:space="preserve">site </w:t>
      </w:r>
      <w:r w:rsidR="0044702D">
        <w:t xml:space="preserve">KDnuggets </w:t>
      </w:r>
      <w:r w:rsidR="00401CAD">
        <w:t xml:space="preserve">(2019), </w:t>
      </w:r>
      <w:r w:rsidR="0044702D" w:rsidRPr="0044702D">
        <w:t xml:space="preserve">Gregory Piatetsky-Shapiro </w:t>
      </w:r>
      <w:r w:rsidR="00401CAD">
        <w:t>(</w:t>
      </w:r>
      <w:r w:rsidR="0044702D" w:rsidRPr="0044702D">
        <w:t>Ph.D</w:t>
      </w:r>
      <w:r w:rsidR="0044702D">
        <w:t>)</w:t>
      </w:r>
      <w:r w:rsidR="00401CAD">
        <w:t xml:space="preserve">, </w:t>
      </w:r>
      <w:r w:rsidR="0044702D">
        <w:t xml:space="preserve">o Python </w:t>
      </w:r>
      <w:r w:rsidR="00F91F38">
        <w:t xml:space="preserve">foi elegido </w:t>
      </w:r>
      <w:r w:rsidR="0044702D">
        <w:t xml:space="preserve">como a linguagem mais popular para projetos de </w:t>
      </w:r>
      <w:r w:rsidR="0044702D">
        <w:rPr>
          <w:i/>
        </w:rPr>
        <w:t>machine learning</w:t>
      </w:r>
      <w:r w:rsidR="0044702D">
        <w:t xml:space="preserve"> e </w:t>
      </w:r>
      <w:r w:rsidR="0044702D">
        <w:rPr>
          <w:i/>
        </w:rPr>
        <w:t>big data</w:t>
      </w:r>
      <w:r w:rsidR="0044702D">
        <w:t xml:space="preserve">. </w:t>
      </w:r>
      <w:r w:rsidR="00F91F38">
        <w:t xml:space="preserve">A pesquisa levou em conta a opinião de </w:t>
      </w:r>
      <w:r w:rsidR="00F91F38">
        <w:lastRenderedPageBreak/>
        <w:t xml:space="preserve">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2A2D6FCA" w:rsidR="00737089" w:rsidRDefault="00444739" w:rsidP="004C7F77">
      <w:pPr>
        <w:pStyle w:val="ABNTTexto"/>
      </w:pPr>
      <w:r>
        <w:t>Deste modo, devido à sua popularidade, facilidade de aprendizado</w:t>
      </w:r>
      <w:r w:rsidR="004C7F77">
        <w:t xml:space="preserve"> </w:t>
      </w:r>
      <w:r w:rsidR="00313EBD">
        <w:t>(PYTHON, 2019)</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2C5E6140" w14:textId="77777777" w:rsidR="00755D2F" w:rsidRDefault="00755D2F" w:rsidP="00755D2F">
      <w:pPr>
        <w:pStyle w:val="ABNTTexto"/>
      </w:pPr>
    </w:p>
    <w:p w14:paraId="3BC5AF23" w14:textId="77777777" w:rsidR="00755D2F" w:rsidRDefault="00755D2F" w:rsidP="00755D2F">
      <w:pPr>
        <w:pStyle w:val="Ttulo"/>
        <w:numPr>
          <w:ilvl w:val="0"/>
          <w:numId w:val="2"/>
        </w:numPr>
      </w:pPr>
      <w:bookmarkStart w:id="23" w:name="_Toc12119139"/>
      <w:r>
        <w:t>LEVANTAMENTO DE BIBLIOTECAS DE VISUALIZAÇÃO DE DADOS NO PYTHON</w:t>
      </w:r>
      <w:bookmarkEnd w:id="23"/>
    </w:p>
    <w:p w14:paraId="29DCB838" w14:textId="77777777" w:rsidR="00215228" w:rsidRDefault="00D96FAE" w:rsidP="00755D2F">
      <w:pPr>
        <w:pStyle w:val="ABNTTexto"/>
      </w:pPr>
      <w:r>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77777777"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24" w:name="_Toc12119140"/>
      <w:r>
        <w:t>MATPLOTLIB</w:t>
      </w:r>
      <w:bookmarkEnd w:id="24"/>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7C6701DA" w:rsidR="00041B30" w:rsidRPr="00041B30" w:rsidRDefault="00403F63" w:rsidP="00146EEE">
      <w:pPr>
        <w:pStyle w:val="ABNTTexto"/>
        <w:rPr>
          <w:noProof/>
        </w:rPr>
      </w:pPr>
      <w:r>
        <w:t xml:space="preserve">A Figura 2 mostra um exemplo de gráfico de barras empilhadas gerado utilizando-se a Matplotlib e disponibilizado na galeria </w:t>
      </w:r>
      <w:r>
        <w:rPr>
          <w:i/>
        </w:rPr>
        <w:t>online</w:t>
      </w:r>
      <w:r>
        <w:t xml:space="preserve"> desta biblioteca. Nesta fonte, também é possível encontrar o código Python para gerar essa visualização. </w:t>
      </w:r>
      <w:r w:rsidR="00CC2D99">
        <w:t>(</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w:t>
      </w:r>
      <w:r w:rsidR="00CC2D99">
        <w:rPr>
          <w:noProof/>
        </w:rPr>
        <w:t>2019)</w:t>
      </w:r>
    </w:p>
    <w:p w14:paraId="173C034B" w14:textId="77777777" w:rsidR="00403F63" w:rsidRPr="008408EF" w:rsidRDefault="00041B30" w:rsidP="00041B30">
      <w:pPr>
        <w:widowControl w:val="0"/>
        <w:autoSpaceDE w:val="0"/>
        <w:autoSpaceDN w:val="0"/>
        <w:adjustRightInd w:val="0"/>
        <w:spacing w:after="120" w:line="360" w:lineRule="auto"/>
      </w:pPr>
      <w:r>
        <w:fldChar w:fldCharType="end"/>
      </w:r>
    </w:p>
    <w:p w14:paraId="745719ED" w14:textId="042E3332" w:rsidR="00AB3B12" w:rsidRPr="000D5A8F" w:rsidRDefault="00AB3B12" w:rsidP="000D5A8F">
      <w:pPr>
        <w:pStyle w:val="Legenda"/>
        <w:jc w:val="center"/>
        <w:rPr>
          <w:color w:val="000000" w:themeColor="text1"/>
          <w:sz w:val="24"/>
        </w:rPr>
      </w:pPr>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4E3405">
        <w:rPr>
          <w:b/>
          <w:noProof/>
          <w:color w:val="000000" w:themeColor="text1"/>
          <w:sz w:val="24"/>
        </w:rPr>
        <w:t>3</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Exemplo de gráfico de barras empilhadas gerado pela Matplotlib</w:t>
      </w:r>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14:paraId="4C8A9674" w14:textId="1D105AE5" w:rsidR="00D12341" w:rsidRDefault="00D12341" w:rsidP="000D5A8F">
      <w:pPr>
        <w:pStyle w:val="ABNTTexto"/>
      </w:pPr>
      <w:r>
        <w:t xml:space="preserve">Fonte: </w:t>
      </w:r>
      <w:r w:rsidR="00CC2D99">
        <w:t>(HUNTER, 2019)</w:t>
      </w:r>
      <w:r w:rsidR="00CC2D99">
        <w:rPr>
          <w:rStyle w:val="Refdenotaderodap"/>
        </w:rPr>
        <w:footnoteReference w:id="15"/>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25" w:name="_Toc12119141"/>
      <w:r w:rsidRPr="00D64000">
        <w:rPr>
          <w:color w:val="000000" w:themeColor="text1"/>
        </w:rPr>
        <w:t>SEABORN</w:t>
      </w:r>
      <w:bookmarkEnd w:id="25"/>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Matplotlib, apresenta maior facilidade para utilização de </w:t>
      </w:r>
      <w:r>
        <w:rPr>
          <w:i/>
        </w:rPr>
        <w:t xml:space="preserve">plots </w:t>
      </w:r>
      <w:r>
        <w:t xml:space="preserve">mais complexos, como mapas de calor e gráficos violinos, por ser uma biblioteca mais alto nível. Além disso, suas cores e apresentações são consideradas mais bonitas que aquelas da biblioteca anterior. </w:t>
      </w:r>
      <w:r w:rsidR="00966A7E">
        <w:t>Como o Matplotlib, suas visualizações são estáticas.</w:t>
      </w:r>
      <w:r w:rsidR="00FF0BC9">
        <w:t xml:space="preserve"> </w:t>
      </w:r>
      <w:r w:rsidR="005133DD">
        <w:t xml:space="preserve">Ainda, esta biblioteca foi desenvolvida para funcionar muito bem com a Pandas, utilizada para manipulação dos dados em </w:t>
      </w:r>
      <w:r w:rsidR="005133DD">
        <w:rPr>
          <w:i/>
        </w:rPr>
        <w:t>dataframes</w:t>
      </w:r>
      <w:r w:rsidR="005133DD">
        <w:t xml:space="preserve">. </w:t>
      </w:r>
    </w:p>
    <w:p w14:paraId="70B5C9BD" w14:textId="77777777" w:rsidR="00A145F2" w:rsidRDefault="00FF0BC9" w:rsidP="00244097">
      <w:pPr>
        <w:pStyle w:val="ABNTTexto"/>
      </w:pPr>
      <w:r>
        <w:t>A Figura 3 apresenta exemplo de um gráfico de violino (</w:t>
      </w:r>
      <w:r w:rsidRPr="00FF0BC9">
        <w:rPr>
          <w:i/>
        </w:rPr>
        <w:t>violin plot</w:t>
      </w:r>
      <w:r>
        <w:t xml:space="preserve">), dado como exemplo na galeria </w:t>
      </w:r>
      <w:r>
        <w:rPr>
          <w:i/>
        </w:rPr>
        <w:t>online</w:t>
      </w:r>
      <w:r>
        <w:t xml:space="preserve"> da Seaborn. </w:t>
      </w:r>
    </w:p>
    <w:p w14:paraId="09095638" w14:textId="7BBED442" w:rsidR="008A3B7D" w:rsidRPr="000D5A8F" w:rsidRDefault="008A3B7D" w:rsidP="000D5A8F">
      <w:pPr>
        <w:pStyle w:val="Legenda"/>
        <w:jc w:val="center"/>
        <w:rPr>
          <w:color w:val="000000" w:themeColor="text1"/>
          <w:sz w:val="24"/>
        </w:rPr>
      </w:pPr>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4E3405">
        <w:rPr>
          <w:b/>
          <w:noProof/>
          <w:color w:val="000000" w:themeColor="text1"/>
          <w:sz w:val="24"/>
        </w:rPr>
        <w:t>4</w:t>
      </w:r>
      <w:r w:rsidRPr="008A3B7D">
        <w:rPr>
          <w:b/>
          <w:color w:val="000000" w:themeColor="text1"/>
          <w:sz w:val="24"/>
        </w:rPr>
        <w:fldChar w:fldCharType="end"/>
      </w:r>
      <w:r w:rsidRPr="008A3B7D">
        <w:rPr>
          <w:color w:val="000000" w:themeColor="text1"/>
          <w:sz w:val="24"/>
        </w:rPr>
        <w:t xml:space="preserve"> - Exemplo de gráfico gerado pela biblioteca Seaborn</w:t>
      </w:r>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5C7E86D2" w:rsidR="008A3B7D" w:rsidRDefault="008A3B7D" w:rsidP="00C26343">
      <w:pPr>
        <w:pStyle w:val="ABNTTexto"/>
      </w:pPr>
      <w:r>
        <w:t xml:space="preserve">Fonte: </w:t>
      </w:r>
      <w:r w:rsidR="006664E4">
        <w:t>(SEABORN, 2019)</w:t>
      </w:r>
      <w:r w:rsidR="006664E4">
        <w:rPr>
          <w:rStyle w:val="Refdenotaderodap"/>
        </w:rPr>
        <w:footnoteReference w:id="16"/>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26" w:name="_Toc12119142"/>
      <w:r>
        <w:t>GGPLOT</w:t>
      </w:r>
      <w:bookmarkEnd w:id="26"/>
      <w:r w:rsidRPr="00284A2E">
        <w:t xml:space="preserve"> </w:t>
      </w:r>
    </w:p>
    <w:p w14:paraId="56E8C335" w14:textId="77777777" w:rsidR="00215228" w:rsidRDefault="006400CC" w:rsidP="00244097">
      <w:pPr>
        <w:pStyle w:val="ABNTTexto"/>
      </w:pPr>
      <w:r>
        <w:t xml:space="preserve">Baseado nas ideias do livro </w:t>
      </w:r>
      <w:r>
        <w:rPr>
          <w:i/>
        </w:rPr>
        <w:t>The Grammar of Graphics</w:t>
      </w:r>
      <w:r>
        <w:t xml:space="preserve"> e na biblioteca </w:t>
      </w:r>
      <w:r>
        <w:rPr>
          <w:i/>
        </w:rPr>
        <w:t xml:space="preserve">ggplot2 </w:t>
      </w:r>
      <w:r>
        <w:t xml:space="preserve">do R, o </w:t>
      </w:r>
      <w:r>
        <w:rPr>
          <w:i/>
        </w:rPr>
        <w:t>ggplot</w:t>
      </w:r>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r>
        <w:rPr>
          <w:i/>
        </w:rPr>
        <w:t>dataframes</w:t>
      </w:r>
      <w:r>
        <w:t xml:space="preserve">. Sua implementação faz com que seja possível criar gráficos em camadas, adicionando </w:t>
      </w:r>
      <w:r>
        <w:rPr>
          <w:i/>
        </w:rPr>
        <w:t>plots</w:t>
      </w:r>
      <w:r>
        <w:t xml:space="preserve"> um em cima do outro.</w:t>
      </w:r>
    </w:p>
    <w:p w14:paraId="1B8EEC57" w14:textId="16C6DD82" w:rsidR="0027384A" w:rsidRDefault="0027384A" w:rsidP="0027384A">
      <w:pPr>
        <w:pStyle w:val="Legenda"/>
        <w:jc w:val="center"/>
        <w:rPr>
          <w:color w:val="000000" w:themeColor="text1"/>
          <w:sz w:val="24"/>
        </w:rPr>
      </w:pPr>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4E3405">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ggplo</w:t>
      </w:r>
      <w:r w:rsidR="000D5A8F">
        <w:rPr>
          <w:color w:val="000000" w:themeColor="text1"/>
          <w:sz w:val="24"/>
        </w:rPr>
        <w:t>t</w:t>
      </w:r>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3751580"/>
                    </a:xfrm>
                    <a:prstGeom prst="rect">
                      <a:avLst/>
                    </a:prstGeom>
                  </pic:spPr>
                </pic:pic>
              </a:graphicData>
            </a:graphic>
          </wp:inline>
        </w:drawing>
      </w:r>
    </w:p>
    <w:p w14:paraId="550D7961" w14:textId="38C4801C" w:rsidR="0027384A" w:rsidRPr="0027384A" w:rsidRDefault="0027384A" w:rsidP="0027384A">
      <w:pPr>
        <w:pStyle w:val="ABNTTexto"/>
      </w:pPr>
      <w:r>
        <w:t xml:space="preserve">Fonte: </w:t>
      </w:r>
      <w:r w:rsidR="006664E4">
        <w:t>(GGPLOT, 2019)</w:t>
      </w:r>
      <w:r w:rsidR="006664E4">
        <w:rPr>
          <w:rStyle w:val="Refdenotaderodap"/>
        </w:rPr>
        <w:footnoteReference w:id="17"/>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27" w:name="_Toc12119143"/>
      <w:r>
        <w:t>BOKEH</w:t>
      </w:r>
      <w:bookmarkEnd w:id="27"/>
      <w:r w:rsidRPr="00284A2E">
        <w:t xml:space="preserve"> </w:t>
      </w:r>
    </w:p>
    <w:p w14:paraId="5B8941D2" w14:textId="77777777" w:rsidR="0030039E" w:rsidRDefault="0030039E" w:rsidP="00755D2F">
      <w:pPr>
        <w:pStyle w:val="ABNTTexto"/>
      </w:pPr>
      <w:r>
        <w:t xml:space="preserve">Implementada com base no </w:t>
      </w:r>
      <w:r>
        <w:rPr>
          <w:i/>
        </w:rPr>
        <w:t>The Grammar of Graphics</w:t>
      </w:r>
      <w:r>
        <w:t xml:space="preserve">, como o </w:t>
      </w:r>
      <w:r>
        <w:rPr>
          <w:i/>
        </w:rPr>
        <w:t>ggplot</w:t>
      </w:r>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r w:rsidR="005D59B6">
        <w:rPr>
          <w:i/>
        </w:rPr>
        <w:t xml:space="preserve">plots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r w:rsidR="005D59B6">
        <w:rPr>
          <w:i/>
        </w:rPr>
        <w:t xml:space="preserve">NumPy </w:t>
      </w:r>
      <w:r w:rsidR="005D59B6">
        <w:t xml:space="preserve">e </w:t>
      </w:r>
      <w:r w:rsidR="005D59B6">
        <w:rPr>
          <w:i/>
        </w:rPr>
        <w:t>Pandas</w:t>
      </w:r>
      <w:r w:rsidR="005D59B6">
        <w:t>.</w:t>
      </w:r>
    </w:p>
    <w:p w14:paraId="3BAF04D2" w14:textId="499B03F1" w:rsidR="00CC3A8C" w:rsidRDefault="00C53258" w:rsidP="00C53258">
      <w:pPr>
        <w:pStyle w:val="Legenda"/>
        <w:jc w:val="center"/>
        <w:rPr>
          <w:color w:val="000000" w:themeColor="text1"/>
          <w:sz w:val="24"/>
        </w:rPr>
      </w:pPr>
      <w:r w:rsidRPr="00C53258">
        <w:rPr>
          <w:b/>
          <w:color w:val="000000" w:themeColor="text1"/>
          <w:sz w:val="24"/>
        </w:rPr>
        <w:lastRenderedPageBreak/>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4E3405">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Bokeh</w:t>
      </w:r>
      <w:r w:rsidR="00D6647F"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3686175"/>
                    </a:xfrm>
                    <a:prstGeom prst="rect">
                      <a:avLst/>
                    </a:prstGeom>
                  </pic:spPr>
                </pic:pic>
              </a:graphicData>
            </a:graphic>
          </wp:inline>
        </w:drawing>
      </w:r>
    </w:p>
    <w:p w14:paraId="4458C142" w14:textId="15ED83F7" w:rsidR="00C53258" w:rsidRPr="00C53258" w:rsidRDefault="00C53258" w:rsidP="00C53258">
      <w:pPr>
        <w:pStyle w:val="ABNTTexto"/>
      </w:pPr>
      <w:r>
        <w:t xml:space="preserve">Fonte: </w:t>
      </w:r>
      <w:r w:rsidR="006664E4">
        <w:t>(BOKEH, 2019)</w:t>
      </w:r>
      <w:r w:rsidR="006664E4">
        <w:rPr>
          <w:rStyle w:val="Refdenotaderodap"/>
        </w:rPr>
        <w:footnoteReference w:id="18"/>
      </w:r>
    </w:p>
    <w:p w14:paraId="1BFADA12" w14:textId="77777777" w:rsidR="00284A2E" w:rsidRPr="00284A2E" w:rsidRDefault="00D64000" w:rsidP="00284A2E">
      <w:pPr>
        <w:pStyle w:val="Ttulo"/>
        <w:numPr>
          <w:ilvl w:val="1"/>
          <w:numId w:val="2"/>
        </w:numPr>
      </w:pPr>
      <w:bookmarkStart w:id="28" w:name="_Toc12119144"/>
      <w:r>
        <w:t>PLOTLY</w:t>
      </w:r>
      <w:bookmarkEnd w:id="28"/>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JavaScript implementada para conectar quaisquer dados a um </w:t>
      </w:r>
      <w:r w:rsidR="00980BB9">
        <w:rPr>
          <w:i/>
        </w:rPr>
        <w:t xml:space="preserve">Document Object Model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r>
        <w:rPr>
          <w:i/>
        </w:rPr>
        <w:t>dashboards</w:t>
      </w:r>
      <w:r>
        <w:t xml:space="preserve"> e relatórios interativos</w:t>
      </w:r>
      <w:r w:rsidR="005D39F9">
        <w:t xml:space="preserve"> </w:t>
      </w:r>
      <w:r w:rsidR="005D39F9">
        <w:rPr>
          <w:i/>
        </w:rPr>
        <w:t>web</w:t>
      </w:r>
      <w:r w:rsidR="005D39F9">
        <w:t xml:space="preserve"> (</w:t>
      </w:r>
      <w:r w:rsidR="005D39F9">
        <w:rPr>
          <w:i/>
        </w:rPr>
        <w:t>Javascript</w:t>
      </w:r>
      <w:r w:rsidR="005D39F9">
        <w:t>).</w:t>
      </w:r>
      <w:r>
        <w:t xml:space="preserve"> </w:t>
      </w:r>
    </w:p>
    <w:p w14:paraId="624EA7A7" w14:textId="46139F7B" w:rsidR="008D1720" w:rsidRDefault="00DB431E" w:rsidP="00DB431E">
      <w:pPr>
        <w:pStyle w:val="Legenda"/>
        <w:jc w:val="center"/>
        <w:rPr>
          <w:sz w:val="24"/>
          <w:szCs w:val="24"/>
        </w:rPr>
      </w:pPr>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0A44D5">
        <w:rPr>
          <w:b/>
          <w:color w:val="000000" w:themeColor="text1"/>
          <w:sz w:val="24"/>
          <w:szCs w:val="24"/>
        </w:rPr>
        <w:instrText xml:space="preserve"> SEQ FIGURA \* ARABIC </w:instrText>
      </w:r>
      <w:r w:rsidRPr="000A44D5">
        <w:rPr>
          <w:b/>
          <w:color w:val="000000" w:themeColor="text1"/>
          <w:sz w:val="24"/>
          <w:szCs w:val="24"/>
        </w:rPr>
        <w:fldChar w:fldCharType="separate"/>
      </w:r>
      <w:r w:rsidR="004E3405">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Plotly</w:t>
      </w:r>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2174875"/>
                    </a:xfrm>
                    <a:prstGeom prst="rect">
                      <a:avLst/>
                    </a:prstGeom>
                  </pic:spPr>
                </pic:pic>
              </a:graphicData>
            </a:graphic>
          </wp:inline>
        </w:drawing>
      </w:r>
    </w:p>
    <w:p w14:paraId="7E82AC23" w14:textId="7672229A" w:rsidR="00DB431E" w:rsidRPr="00DB431E" w:rsidRDefault="00DB431E" w:rsidP="00DB431E">
      <w:pPr>
        <w:pStyle w:val="ABNTTexto"/>
      </w:pPr>
      <w:r>
        <w:t xml:space="preserve">Fonte: </w:t>
      </w:r>
      <w:r w:rsidR="006664E4">
        <w:t>(PLOTLY, 2019)</w:t>
      </w:r>
      <w:r w:rsidR="006664E4">
        <w:rPr>
          <w:rStyle w:val="Refdenotaderodap"/>
        </w:rPr>
        <w:footnoteReference w:id="19"/>
      </w:r>
    </w:p>
    <w:p w14:paraId="7612A39D" w14:textId="51B92AB6" w:rsidR="008D1720" w:rsidRPr="00284A2E" w:rsidRDefault="00D64000" w:rsidP="00284A2E">
      <w:pPr>
        <w:pStyle w:val="Ttulo"/>
        <w:numPr>
          <w:ilvl w:val="1"/>
          <w:numId w:val="2"/>
        </w:numPr>
      </w:pPr>
      <w:bookmarkStart w:id="29" w:name="_Toc12119145"/>
      <w:r>
        <w:t>CONSIDERAÇ</w:t>
      </w:r>
      <w:r w:rsidR="003B6279">
        <w:t>ÕES</w:t>
      </w:r>
      <w:r>
        <w:t xml:space="preserve"> FINA</w:t>
      </w:r>
      <w:bookmarkEnd w:id="29"/>
      <w:r w:rsidR="003B6279">
        <w:t>IS</w:t>
      </w:r>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r w:rsidR="00471387">
        <w:t>Seaborn</w:t>
      </w:r>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png</w:t>
      </w:r>
      <w:r w:rsidR="00471387">
        <w:t xml:space="preserve">), suas saídas poderão ser utilizadas numa interface de usuário, seja esta construída em Python ou com </w:t>
      </w:r>
      <w:r w:rsidR="00471387">
        <w:rPr>
          <w:i/>
        </w:rPr>
        <w:t xml:space="preserve">frameworks web </w:t>
      </w:r>
      <w:r w:rsidR="00471387">
        <w:t xml:space="preserve">(e.g., </w:t>
      </w:r>
      <w:r w:rsidR="00471387" w:rsidRPr="006A35B5">
        <w:t>React</w:t>
      </w:r>
      <w:r w:rsidR="00471387">
        <w:t xml:space="preserve">). </w:t>
      </w:r>
    </w:p>
    <w:p w14:paraId="73532A76" w14:textId="77777777" w:rsidR="00737089" w:rsidRDefault="00737089" w:rsidP="00755D2F">
      <w:pPr>
        <w:pStyle w:val="ABNTTexto"/>
      </w:pPr>
    </w:p>
    <w:p w14:paraId="5890EB00" w14:textId="77777777" w:rsidR="00380293" w:rsidRDefault="00380293" w:rsidP="00380293">
      <w:pPr>
        <w:pStyle w:val="Ttulo"/>
        <w:numPr>
          <w:ilvl w:val="0"/>
          <w:numId w:val="2"/>
        </w:numPr>
      </w:pPr>
      <w:bookmarkStart w:id="30" w:name="_Toc12119146"/>
      <w:r>
        <w:t>CONSTRUÇÃO DA FERRAMENTA</w:t>
      </w:r>
      <w:bookmarkEnd w:id="30"/>
    </w:p>
    <w:p w14:paraId="41A62FCF" w14:textId="65CF85C8" w:rsidR="00544B2D" w:rsidRPr="005446A5" w:rsidRDefault="00D77D60" w:rsidP="001C34D9">
      <w:pPr>
        <w:pStyle w:val="ABNTTexto"/>
      </w:pPr>
      <w:r>
        <w:t>De modo a facilitar a reprodução e melhoria dos resultados obtidos com este trabalho, os códigos Python para construção da ferramenta</w:t>
      </w:r>
      <w:r w:rsidR="00D22835">
        <w:t xml:space="preserve"> (explicados a seguir)</w:t>
      </w:r>
      <w:r>
        <w:t xml:space="preserve"> e geração das visualizações apresentadas anteriormente foram disponibilizados num reposi</w:t>
      </w:r>
      <w:r w:rsidR="00544B2D">
        <w:t>tório do GitHub</w:t>
      </w:r>
      <w:r w:rsidR="00544B2D">
        <w:rPr>
          <w:rStyle w:val="Refdenotaderodap"/>
        </w:rPr>
        <w:footnoteReference w:id="20"/>
      </w:r>
      <w:r w:rsidR="00544B2D">
        <w:t xml:space="preserve">. </w:t>
      </w:r>
      <w:r w:rsidR="005446A5">
        <w:t>Os códigos foram disponibilizados no diretório “</w:t>
      </w:r>
      <w:proofErr w:type="spellStart"/>
      <w:r w:rsidR="005446A5">
        <w:t>codigo</w:t>
      </w:r>
      <w:proofErr w:type="spellEnd"/>
      <w:r w:rsidR="005446A5">
        <w:t xml:space="preserve">”, enquanto as visualizações mostradas nas seções anteriores (geradas por </w:t>
      </w:r>
      <w:r w:rsidR="005446A5">
        <w:rPr>
          <w:i/>
        </w:rPr>
        <w:t>data_visualizations_generator.py</w:t>
      </w:r>
      <w:r w:rsidR="005446A5">
        <w:t>) estão em “</w:t>
      </w:r>
      <w:proofErr w:type="spellStart"/>
      <w:r w:rsidR="005446A5">
        <w:t>visualizacoes</w:t>
      </w:r>
      <w:proofErr w:type="spellEnd"/>
      <w:r w:rsidR="005446A5">
        <w:t>”.</w:t>
      </w:r>
    </w:p>
    <w:p w14:paraId="4A943BD6" w14:textId="76C01302" w:rsidR="00B628E6" w:rsidRDefault="00380293" w:rsidP="001C34D9">
      <w:pPr>
        <w:pStyle w:val="ABNTTexto"/>
      </w:pPr>
      <w:r w:rsidRPr="00D77D60">
        <w:t>A</w:t>
      </w:r>
      <w:r>
        <w:t xml:space="preserve"> ferramenta para auxílio e análise exploratória de </w:t>
      </w:r>
      <w:r w:rsidRPr="00380293">
        <w:rPr>
          <w:i/>
        </w:rPr>
        <w:t>datasets</w:t>
      </w:r>
      <w:r>
        <w:t xml:space="preserve"> </w:t>
      </w:r>
      <w:r w:rsidR="001C34D9">
        <w:t xml:space="preserve">foi construída utilizando-se a linguagem Python e a biblioteca de visualização </w:t>
      </w:r>
      <w:r w:rsidR="005419DD">
        <w:t>Seaborn</w:t>
      </w:r>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lastRenderedPageBreak/>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68C1AD88" w:rsidR="00B628E6" w:rsidRDefault="00B628E6" w:rsidP="00B628E6">
      <w:pPr>
        <w:pStyle w:val="ABNTTexto"/>
        <w:numPr>
          <w:ilvl w:val="0"/>
          <w:numId w:val="3"/>
        </w:numPr>
      </w:pPr>
      <w:r>
        <w:t xml:space="preserve">Bibliotecas utilizadas: </w:t>
      </w:r>
      <w:r w:rsidR="006A35B5">
        <w:t>Seaborn</w:t>
      </w:r>
      <w:r>
        <w:t xml:space="preserve"> – versão </w:t>
      </w:r>
      <w:r w:rsidR="006A35B5">
        <w:t>0</w:t>
      </w:r>
      <w:r>
        <w:t>.</w:t>
      </w:r>
      <w:r w:rsidR="006A35B5">
        <w:t>9</w:t>
      </w:r>
      <w:r>
        <w:t xml:space="preserve">.0, Pandas – versão 0.23.0 </w:t>
      </w:r>
    </w:p>
    <w:p w14:paraId="4B6EEC4E" w14:textId="6B16105C" w:rsidR="00380293" w:rsidRDefault="005328F4" w:rsidP="001C34D9">
      <w:pPr>
        <w:pStyle w:val="ABNTTexto"/>
      </w:pPr>
      <w:r>
        <w:t>F</w:t>
      </w:r>
      <w:r w:rsidR="001C34D9">
        <w:t xml:space="preserve">oi desenvolvida uma interface gráfica </w:t>
      </w:r>
      <w:r>
        <w:t xml:space="preserve">simples </w:t>
      </w:r>
      <w:r w:rsidR="001C34D9">
        <w:t xml:space="preserve">para a ferramenta, </w:t>
      </w:r>
      <w:r>
        <w:t xml:space="preserve">de modo a permitir os testes. Para esse fim, foi utilizada a biblioteca </w:t>
      </w:r>
      <w:proofErr w:type="spellStart"/>
      <w:r w:rsidRPr="005328F4">
        <w:rPr>
          <w:i/>
        </w:rPr>
        <w:t>tkinter</w:t>
      </w:r>
      <w:proofErr w:type="spellEnd"/>
      <w:r>
        <w:t xml:space="preserve">. Ela implementa uma camada orientada a objetos em cima do </w:t>
      </w:r>
      <w:proofErr w:type="spellStart"/>
      <w:r>
        <w:rPr>
          <w:i/>
        </w:rPr>
        <w:t>Tcl</w:t>
      </w:r>
      <w:proofErr w:type="spellEnd"/>
      <w:r>
        <w:rPr>
          <w:i/>
        </w:rPr>
        <w:t>/</w:t>
      </w:r>
      <w:proofErr w:type="spellStart"/>
      <w:r>
        <w:rPr>
          <w:i/>
        </w:rPr>
        <w:t>Tk</w:t>
      </w:r>
      <w:proofErr w:type="spellEnd"/>
      <w:r>
        <w:t xml:space="preserve">, uma linguagem e um </w:t>
      </w:r>
      <w:r>
        <w:rPr>
          <w:i/>
        </w:rPr>
        <w:t>toolkit</w:t>
      </w:r>
      <w:r>
        <w:t xml:space="preserve">, respectivamente, para desenvolvimento de aplicações gráficas </w:t>
      </w:r>
      <w:r>
        <w:rPr>
          <w:i/>
        </w:rPr>
        <w:t>desktop</w:t>
      </w:r>
      <w:r>
        <w:t xml:space="preserve"> (PYTHON, 2019). De qualquer modo</w:t>
      </w:r>
      <w:r w:rsidR="001C34D9">
        <w:t xml:space="preserve">, a </w:t>
      </w:r>
      <w:r>
        <w:t>ferramenta</w:t>
      </w:r>
      <w:r w:rsidR="001C34D9">
        <w:t xml:space="preserve"> foi </w:t>
      </w:r>
      <w:r w:rsidR="00505EBB">
        <w:t>pensada</w:t>
      </w:r>
      <w:r w:rsidR="001C34D9">
        <w:t xml:space="preserve"> de </w:t>
      </w:r>
      <w:r>
        <w:t>forma</w:t>
      </w:r>
      <w:r w:rsidR="001C34D9">
        <w:t xml:space="preserve"> a permitir que</w:t>
      </w:r>
      <w:r>
        <w:t xml:space="preserve"> ela</w:t>
      </w:r>
      <w:r w:rsidR="001C34D9">
        <w:t xml:space="preserve"> seja acoplada a uma interface</w:t>
      </w:r>
      <w:r w:rsidR="00505EBB">
        <w:t xml:space="preserve"> gráfica futuramente</w:t>
      </w:r>
      <w:r w:rsidR="001C34D9">
        <w:t>, seja est</w:t>
      </w:r>
      <w:r w:rsidR="00505EBB">
        <w:t>a construída</w:t>
      </w:r>
      <w:r w:rsidR="001C34D9">
        <w:t xml:space="preserve"> em Python ou utilizando </w:t>
      </w:r>
      <w:r w:rsidR="001C34D9">
        <w:rPr>
          <w:i/>
        </w:rPr>
        <w:t>frameworks web</w:t>
      </w:r>
      <w:r w:rsidR="001C34D9">
        <w:t xml:space="preserve">, como </w:t>
      </w:r>
      <w:r w:rsidR="001C34D9" w:rsidRPr="006A35B5">
        <w:t>Angular</w:t>
      </w:r>
      <w:r w:rsidR="001C34D9">
        <w:t xml:space="preserve">, </w:t>
      </w:r>
      <w:r w:rsidR="001C34D9" w:rsidRPr="006A35B5">
        <w:t>React</w:t>
      </w:r>
      <w:r w:rsidR="001C34D9">
        <w:t xml:space="preserve"> e outros.</w:t>
      </w:r>
    </w:p>
    <w:p w14:paraId="3DE591F6" w14:textId="18A59EC2" w:rsidR="0068575C" w:rsidRDefault="005328F4" w:rsidP="0068575C">
      <w:pPr>
        <w:pStyle w:val="ABNTTexto"/>
      </w:pPr>
      <w:r>
        <w:t>Após</w:t>
      </w:r>
      <w:r w:rsidR="001C34D9">
        <w:t xml:space="preserve"> a </w:t>
      </w:r>
      <w:r>
        <w:t>definição</w:t>
      </w:r>
      <w:r w:rsidR="001C34D9">
        <w:t xml:space="preserve"> da linguagem Python</w:t>
      </w:r>
      <w:r>
        <w:t xml:space="preserve"> como aquela a ser utilizada no desenvolvimento</w:t>
      </w:r>
      <w:r w:rsidR="001C34D9">
        <w:t xml:space="preserve">, do levantamento das visualizações gráficas que seriam implementadas e da escolha da biblioteca </w:t>
      </w:r>
      <w:r w:rsidR="006A35B5">
        <w:t>Seaborn</w:t>
      </w:r>
      <w:r>
        <w:t xml:space="preserve"> para esse fim</w:t>
      </w:r>
      <w:r w:rsidR="001C34D9">
        <w:t xml:space="preserve">, foram construídas as funções de impressão dos gráficos no </w:t>
      </w:r>
      <w:r w:rsidR="001C34D9">
        <w:rPr>
          <w:i/>
        </w:rPr>
        <w:t xml:space="preserve">script </w:t>
      </w:r>
      <w:r w:rsidR="001C34D9">
        <w:t xml:space="preserve">Python </w:t>
      </w:r>
      <w:r w:rsidR="00B96D21" w:rsidRPr="00B96D21">
        <w:rPr>
          <w:rFonts w:ascii="Calibri" w:hAnsi="Calibri" w:cs="Calibri"/>
        </w:rPr>
        <w:t>﻿</w:t>
      </w:r>
      <w:r w:rsidR="00B96D21" w:rsidRPr="00B96D21">
        <w:rPr>
          <w:i/>
        </w:rPr>
        <w:t>data_visualization_tool</w:t>
      </w:r>
      <w:r w:rsidR="001C34D9" w:rsidRPr="00B96D21">
        <w:rPr>
          <w:i/>
        </w:rPr>
        <w:t>.py</w:t>
      </w:r>
      <w:r w:rsidR="001C34D9">
        <w:t xml:space="preserve">. </w:t>
      </w:r>
      <w:r w:rsidR="00C43657">
        <w:t xml:space="preserve">Com isso, buscou-se </w:t>
      </w:r>
      <w:r>
        <w:t>manter</w:t>
      </w:r>
      <w:r w:rsidR="00C43657">
        <w:t xml:space="preserve"> as funções responsáveis pelas visualizações isoladas</w:t>
      </w:r>
      <w:r w:rsidR="00BC4381">
        <w:t xml:space="preserve"> daquelas para importação de dados e construção da interface com o usuário</w:t>
      </w:r>
      <w:r w:rsidR="00C43657">
        <w:t>, garantindo a possibilidade de acoplamento com uma interface gráfica</w:t>
      </w:r>
      <w:r>
        <w:t xml:space="preserve"> robusta</w:t>
      </w:r>
      <w:r w:rsidR="00B96D21">
        <w:t xml:space="preserve"> futuramente</w:t>
      </w:r>
      <w:r w:rsidR="00C43657">
        <w:t xml:space="preserve">. </w:t>
      </w:r>
    </w:p>
    <w:p w14:paraId="24C836E5" w14:textId="71D4D407" w:rsidR="00330BA3" w:rsidRDefault="00330BA3" w:rsidP="0068575C">
      <w:pPr>
        <w:pStyle w:val="ABNTTexto"/>
      </w:pPr>
      <w:r>
        <w:t xml:space="preserve">Foram criadas seis funções, uma para cada tipo de visualização apresentada na seção 4 (histogramas e gráficos de barras foram divididos em duas funções distintas). Isso foi necessário devido à chamada das funções do Seaborn, as quais variam conforme o gráfico desejado. Entretanto, cada uma dessas funções implementadas chamam, ao final, por uma única função, </w:t>
      </w:r>
      <w:proofErr w:type="spellStart"/>
      <w:r>
        <w:rPr>
          <w:i/>
        </w:rPr>
        <w:t>print_plot_png</w:t>
      </w:r>
      <w:proofErr w:type="spellEnd"/>
      <w:r>
        <w:rPr>
          <w:i/>
        </w:rPr>
        <w:t>()</w:t>
      </w:r>
      <w:r>
        <w:t xml:space="preserve">, a qual realiza a nomeação dos eixos e do gráfico em si e exporta a figura para png. Com isso, é possível alterar facilmente o formato de exportação, caso seja necessário.  </w:t>
      </w:r>
    </w:p>
    <w:p w14:paraId="0CD705BC" w14:textId="21A67327" w:rsidR="00990D12" w:rsidRPr="00990D12" w:rsidRDefault="00990D12" w:rsidP="00990D12">
      <w:pPr>
        <w:pStyle w:val="ABNTTexto"/>
      </w:pPr>
      <w:r>
        <w:t>Para algumas</w:t>
      </w:r>
      <w:r w:rsidR="004E3405">
        <w:t xml:space="preserve"> das</w:t>
      </w:r>
      <w:r>
        <w:t xml:space="preserve"> alterações de estilo nos gráficos construídos utilizando a biblioteca Seaborn, como nomenclaturas e formatos dos eixos, tamanhos e impressões para arquivos, foi necessário utilizar funções da biblioteca Matplotlib. Quando é chamada a função gráfica do Seaborn, a mesma retorna um objeto do tipo </w:t>
      </w:r>
      <w:r>
        <w:rPr>
          <w:i/>
        </w:rPr>
        <w:t xml:space="preserve">axes </w:t>
      </w:r>
      <w:r>
        <w:t xml:space="preserve">da biblioteca Matplotlib. Nestes casos, tais alterações são realizadas recorrendo às bibliotecas </w:t>
      </w:r>
      <w:r w:rsidRPr="00E52D2F">
        <w:rPr>
          <w:i/>
        </w:rPr>
        <w:t>matplotlib.pyplot</w:t>
      </w:r>
      <w:r>
        <w:t xml:space="preserve"> e </w:t>
      </w:r>
      <w:r w:rsidRPr="00E52D2F">
        <w:rPr>
          <w:i/>
        </w:rPr>
        <w:t>matplotlib.dates</w:t>
      </w:r>
      <w:r>
        <w:t>, sendo a primeira para impressão de arquivos e configurações dos eixos e a segunda para alterações nos eixos que envolvem data.</w:t>
      </w:r>
    </w:p>
    <w:p w14:paraId="796C4B6B" w14:textId="21385B53" w:rsidR="00C43657" w:rsidRDefault="0068575C" w:rsidP="0068575C">
      <w:pPr>
        <w:pStyle w:val="ABNTTexto"/>
      </w:pPr>
      <w:r>
        <w:lastRenderedPageBreak/>
        <w:t xml:space="preserve">Para importação dos dados e funções relacionadas diretamente à manipulação deles, foi criado o arquivo </w:t>
      </w:r>
      <w:r>
        <w:rPr>
          <w:i/>
        </w:rPr>
        <w:t>utils.py</w:t>
      </w:r>
      <w:r>
        <w:t xml:space="preserve">. Nele, encontra-se a função responsável pela importação da base de dados escolhida pelo usuário. De modo a não exigir a escrita do caminho completo do arquivo, a função foi construída de modo a abrir uma janela gráfica para escolha do arquivo </w:t>
      </w:r>
      <w:r>
        <w:rPr>
          <w:i/>
        </w:rPr>
        <w:t>.csv</w:t>
      </w:r>
      <w:r>
        <w:t xml:space="preserve"> desejado e realizar a leitura dele através da biblioteca Pandas (função </w:t>
      </w:r>
      <w:proofErr w:type="spellStart"/>
      <w:r>
        <w:rPr>
          <w:i/>
        </w:rPr>
        <w:t>read_csv</w:t>
      </w:r>
      <w:proofErr w:type="spellEnd"/>
      <w:r>
        <w:rPr>
          <w:i/>
        </w:rPr>
        <w:t>()</w:t>
      </w:r>
      <w:r>
        <w:t xml:space="preserve">).  Com isso, a função retorna o objeto </w:t>
      </w:r>
      <w:proofErr w:type="spellStart"/>
      <w:r>
        <w:rPr>
          <w:i/>
        </w:rPr>
        <w:t>Dataframe</w:t>
      </w:r>
      <w:proofErr w:type="spellEnd"/>
      <w:r>
        <w:rPr>
          <w:i/>
        </w:rPr>
        <w:t xml:space="preserve"> </w:t>
      </w:r>
      <w:r>
        <w:t xml:space="preserve">importado. </w:t>
      </w:r>
    </w:p>
    <w:p w14:paraId="279B3B10" w14:textId="0E69B993" w:rsidR="001F5F7E" w:rsidRDefault="00C43657" w:rsidP="0068575C">
      <w:pPr>
        <w:pStyle w:val="ABNTTexto"/>
      </w:pPr>
      <w:r>
        <w:t xml:space="preserve">Assim, um outro arquivo, </w:t>
      </w:r>
      <w:r w:rsidR="001F5F7E" w:rsidRPr="001F5F7E">
        <w:rPr>
          <w:i/>
        </w:rPr>
        <w:t>main</w:t>
      </w:r>
      <w:r w:rsidRPr="001F5F7E">
        <w:rPr>
          <w:i/>
        </w:rPr>
        <w:t>.py</w:t>
      </w:r>
      <w:r>
        <w:t xml:space="preserve">, foi implementado como a interface gráfica </w:t>
      </w:r>
      <w:r w:rsidR="00504430">
        <w:t xml:space="preserve">simples </w:t>
      </w:r>
      <w:r>
        <w:t xml:space="preserve">com o usuário, para que fosse possível realizar os testes da ferramenta. </w:t>
      </w:r>
      <w:r w:rsidR="00457F7E">
        <w:t>D</w:t>
      </w:r>
      <w:r w:rsidR="00457F7E">
        <w:t xml:space="preserve">efinido em </w:t>
      </w:r>
      <w:r w:rsidR="00457F7E">
        <w:rPr>
          <w:i/>
        </w:rPr>
        <w:t>utils.py</w:t>
      </w:r>
      <w:r w:rsidR="00457F7E">
        <w:t>, e</w:t>
      </w:r>
      <w:r>
        <w:t xml:space="preserve">ste </w:t>
      </w:r>
      <w:r>
        <w:rPr>
          <w:i/>
        </w:rPr>
        <w:t xml:space="preserve">script </w:t>
      </w:r>
      <w:r w:rsidR="00504430">
        <w:t xml:space="preserve">chama </w:t>
      </w:r>
      <w:r w:rsidR="0068575C">
        <w:t>o</w:t>
      </w:r>
      <w:r w:rsidR="00504430">
        <w:t xml:space="preserve"> leitor de arquivos do sistema, para que o arquivo </w:t>
      </w:r>
      <w:r w:rsidR="00504430">
        <w:rPr>
          <w:i/>
        </w:rPr>
        <w:t xml:space="preserve">.csv </w:t>
      </w:r>
      <w:r w:rsidR="00504430">
        <w:t xml:space="preserve">seja escolhido. Então, é apresentada uma tela contendo as colunas do </w:t>
      </w:r>
      <w:r w:rsidR="00504430">
        <w:rPr>
          <w:i/>
        </w:rPr>
        <w:t xml:space="preserve">dataset </w:t>
      </w:r>
      <w:r w:rsidR="00504430">
        <w:t>e as opções de gráficos a serem plotadas</w:t>
      </w:r>
      <w:r w:rsidR="00457F7E">
        <w:t xml:space="preserve"> (Figura 8)</w:t>
      </w:r>
      <w:r w:rsidR="00457F7E">
        <w:t xml:space="preserve">. </w:t>
      </w:r>
      <w:r w:rsidR="00504430">
        <w:t xml:space="preserve"> Os parâmetros para os gráficos, como colunas e nomes dos eixos, são coletados por caixas de texto. O botão para geração do gráfico </w:t>
      </w:r>
      <w:r w:rsidR="00BF4C9B">
        <w:t xml:space="preserve">chama a função do </w:t>
      </w:r>
      <w:r w:rsidR="00BF4C9B">
        <w:rPr>
          <w:i/>
        </w:rPr>
        <w:t>data_visualization_tool.py</w:t>
      </w:r>
      <w:r w:rsidR="00BF4C9B" w:rsidRPr="00BF4C9B">
        <w:t>,</w:t>
      </w:r>
      <w:r w:rsidR="00BF4C9B">
        <w:rPr>
          <w:i/>
        </w:rPr>
        <w:t xml:space="preserve"> </w:t>
      </w:r>
      <w:r w:rsidR="00BF4C9B">
        <w:t xml:space="preserve">a qual </w:t>
      </w:r>
      <w:r w:rsidR="00C84592" w:rsidRPr="00504430">
        <w:t>cria</w:t>
      </w:r>
      <w:r w:rsidR="00C84592">
        <w:t xml:space="preserve"> </w:t>
      </w:r>
      <w:r w:rsidR="00504430">
        <w:t>a</w:t>
      </w:r>
      <w:r w:rsidR="00C84592">
        <w:t xml:space="preserve"> visualizaç</w:t>
      </w:r>
      <w:r w:rsidR="00504430">
        <w:t>ão</w:t>
      </w:r>
      <w:r w:rsidR="00C84592">
        <w:t xml:space="preserve"> solicitad</w:t>
      </w:r>
      <w:r w:rsidR="00504430">
        <w:t>a</w:t>
      </w:r>
      <w:r w:rsidR="00C84592">
        <w:t xml:space="preserve"> pelo usuário</w:t>
      </w:r>
      <w:r w:rsidR="00BF4C9B">
        <w:t xml:space="preserve"> e a exporta </w:t>
      </w:r>
      <w:r w:rsidR="00C84592">
        <w:t xml:space="preserve">em formato </w:t>
      </w:r>
      <w:r w:rsidR="001F5F7E">
        <w:rPr>
          <w:i/>
        </w:rPr>
        <w:t>png</w:t>
      </w:r>
      <w:r w:rsidR="00C84592">
        <w:t xml:space="preserve">. </w:t>
      </w:r>
    </w:p>
    <w:p w14:paraId="1F0D5E5A" w14:textId="32C78102" w:rsidR="007B3837" w:rsidRPr="007B3837" w:rsidRDefault="007B3837" w:rsidP="007B3837">
      <w:pPr>
        <w:pStyle w:val="ABNTTexto"/>
      </w:pPr>
      <w:r>
        <w:t xml:space="preserve">Além do botão para geração da visualização gráfica, outros três botões são definidos: “instruções”, “dados do </w:t>
      </w:r>
      <w:proofErr w:type="spellStart"/>
      <w:r>
        <w:rPr>
          <w:i/>
        </w:rPr>
        <w:t>dataframe</w:t>
      </w:r>
      <w:proofErr w:type="spellEnd"/>
      <w:r>
        <w:t xml:space="preserve">” e “sair”. O primeiro apresenta as instruções de utilização, falando sobre cada possível input do usuário na tela. O segundo recorre à </w:t>
      </w:r>
      <w:r>
        <w:rPr>
          <w:i/>
        </w:rPr>
        <w:t>data_visualization_tool.py</w:t>
      </w:r>
      <w:r>
        <w:t>, chamando a função para descrição e apresentação do cabeçalho do conjunto de dados. O último botão encerra a execução da ferramenta.</w:t>
      </w:r>
    </w:p>
    <w:p w14:paraId="5561B18E" w14:textId="00443819" w:rsidR="008408EF" w:rsidRPr="00457F7E" w:rsidRDefault="008408EF" w:rsidP="00457F7E">
      <w:pPr>
        <w:pStyle w:val="ABNTTexto"/>
        <w:jc w:val="center"/>
        <w:rPr>
          <w:i/>
          <w:sz w:val="21"/>
        </w:rPr>
      </w:pPr>
      <w:r w:rsidRPr="008408EF">
        <w:rPr>
          <w:b/>
          <w:i/>
        </w:rPr>
        <w:t xml:space="preserve">FIGURA </w:t>
      </w:r>
      <w:r w:rsidRPr="008408EF">
        <w:rPr>
          <w:b/>
          <w:i/>
        </w:rPr>
        <w:fldChar w:fldCharType="begin"/>
      </w:r>
      <w:r w:rsidRPr="008408EF">
        <w:rPr>
          <w:b/>
          <w:i/>
        </w:rPr>
        <w:instrText xml:space="preserve"> SEQ FIGURA \* ARABIC </w:instrText>
      </w:r>
      <w:r w:rsidRPr="008408EF">
        <w:rPr>
          <w:b/>
          <w:i/>
        </w:rPr>
        <w:fldChar w:fldCharType="separate"/>
      </w:r>
      <w:r w:rsidR="004E3405">
        <w:rPr>
          <w:b/>
          <w:i/>
          <w:noProof/>
        </w:rPr>
        <w:t>8</w:t>
      </w:r>
      <w:r w:rsidRPr="008408EF">
        <w:rPr>
          <w:b/>
          <w:i/>
        </w:rPr>
        <w:fldChar w:fldCharType="end"/>
      </w:r>
      <w:r w:rsidRPr="008408EF">
        <w:rPr>
          <w:i/>
        </w:rPr>
        <w:t xml:space="preserve"> - Interface gráfica da ferramenta desenvolvida</w:t>
      </w:r>
    </w:p>
    <w:p w14:paraId="7F7AD38C" w14:textId="06AA7BF2" w:rsidR="00380293" w:rsidRDefault="007B3837" w:rsidP="007B3837">
      <w:pPr>
        <w:pStyle w:val="ABNTTexto"/>
        <w:jc w:val="center"/>
      </w:pPr>
      <w:r>
        <w:rPr>
          <w:noProof/>
        </w:rPr>
        <w:lastRenderedPageBreak/>
        <w:drawing>
          <wp:inline distT="0" distB="0" distL="0" distR="0" wp14:anchorId="12500510" wp14:editId="1873F8FC">
            <wp:extent cx="4564380" cy="3970020"/>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Tela 2019-06-23 às 19.26.22.png"/>
                    <pic:cNvPicPr/>
                  </pic:nvPicPr>
                  <pic:blipFill rotWithShape="1">
                    <a:blip r:embed="rId28" cstate="print">
                      <a:extLst>
                        <a:ext uri="{28A0092B-C50C-407E-A947-70E740481C1C}">
                          <a14:useLocalDpi xmlns:a14="http://schemas.microsoft.com/office/drawing/2010/main" val="0"/>
                        </a:ext>
                      </a:extLst>
                    </a:blip>
                    <a:srcRect l="7620" t="6022" r="7855" b="11410"/>
                    <a:stretch/>
                  </pic:blipFill>
                  <pic:spPr bwMode="auto">
                    <a:xfrm>
                      <a:off x="0" y="0"/>
                      <a:ext cx="4564380" cy="3970020"/>
                    </a:xfrm>
                    <a:prstGeom prst="rect">
                      <a:avLst/>
                    </a:prstGeom>
                    <a:ln>
                      <a:noFill/>
                    </a:ln>
                    <a:extLst>
                      <a:ext uri="{53640926-AAD7-44D8-BBD7-CCE9431645EC}">
                        <a14:shadowObscured xmlns:a14="http://schemas.microsoft.com/office/drawing/2010/main"/>
                      </a:ext>
                    </a:extLst>
                  </pic:spPr>
                </pic:pic>
              </a:graphicData>
            </a:graphic>
          </wp:inline>
        </w:drawing>
      </w:r>
    </w:p>
    <w:p w14:paraId="72640B43" w14:textId="77777777" w:rsidR="008408EF" w:rsidRDefault="008408EF" w:rsidP="007B3837">
      <w:pPr>
        <w:pStyle w:val="ABNTTexto"/>
        <w:jc w:val="center"/>
      </w:pPr>
    </w:p>
    <w:p w14:paraId="2612B0AD" w14:textId="496EFF9B" w:rsidR="00380293" w:rsidRDefault="00380293" w:rsidP="00380293">
      <w:pPr>
        <w:pStyle w:val="Ttulo"/>
        <w:numPr>
          <w:ilvl w:val="0"/>
          <w:numId w:val="2"/>
        </w:numPr>
      </w:pPr>
      <w:bookmarkStart w:id="31" w:name="_Toc12119147"/>
      <w:r>
        <w:t>RESULTADOS</w:t>
      </w:r>
      <w:bookmarkEnd w:id="31"/>
    </w:p>
    <w:p w14:paraId="4C34ADA5" w14:textId="5FE83CB7" w:rsidR="00C152D0" w:rsidRDefault="00457F7E" w:rsidP="00990D12">
      <w:pPr>
        <w:pStyle w:val="ABNTTexto"/>
      </w:pPr>
      <w:r>
        <w:t xml:space="preserve">A ferramenta funciona de forma simples para o usuário. O primeiro passo é escolher o arquivo </w:t>
      </w:r>
      <w:r>
        <w:rPr>
          <w:i/>
        </w:rPr>
        <w:t>.csv</w:t>
      </w:r>
      <w:r>
        <w:t xml:space="preserve"> com os dados a serem utilizados para a construção do gráfico</w:t>
      </w:r>
      <w:r w:rsidR="00D148F8">
        <w:t xml:space="preserve">, como mostra a Figura 9. Para este exemplo de execução da ferramenta, serão utilizados o número de vendas de jogos eletrônicos com data de lançamento entre os anos de </w:t>
      </w:r>
      <w:r w:rsidR="00014C09">
        <w:t>1980</w:t>
      </w:r>
      <w:r w:rsidR="00D148F8">
        <w:t xml:space="preserve"> e 2016. Esse </w:t>
      </w:r>
      <w:r w:rsidR="00D148F8">
        <w:rPr>
          <w:i/>
        </w:rPr>
        <w:t xml:space="preserve">dataset </w:t>
      </w:r>
      <w:r w:rsidR="00D148F8">
        <w:t>foi disponibilizado na plataforma Kaggle por Smith (2019)</w:t>
      </w:r>
      <w:r w:rsidR="00D148F8">
        <w:rPr>
          <w:rStyle w:val="Refdenotaderodap"/>
        </w:rPr>
        <w:footnoteReference w:id="21"/>
      </w:r>
      <w:r w:rsidR="00D148F8">
        <w:t>.</w:t>
      </w:r>
      <w:r w:rsidR="00014C09">
        <w:t xml:space="preserve"> Os títulos foram filtrados de modo a ser considerados apenas aqueles lançados entre 2010 e 2016, a fim de facilitar a visualização dos resultados da ferramenta.</w:t>
      </w:r>
    </w:p>
    <w:p w14:paraId="6B6E1C0F" w14:textId="382E0B79" w:rsidR="00990D12" w:rsidRPr="00990D12" w:rsidRDefault="00990D12" w:rsidP="00990D12">
      <w:pPr>
        <w:pStyle w:val="Legenda"/>
        <w:jc w:val="center"/>
        <w:rPr>
          <w:color w:val="000000" w:themeColor="text1"/>
          <w:sz w:val="24"/>
        </w:rPr>
      </w:pPr>
      <w:r w:rsidRPr="00990D12">
        <w:rPr>
          <w:b/>
          <w:color w:val="000000" w:themeColor="text1"/>
          <w:sz w:val="24"/>
        </w:rPr>
        <w:t xml:space="preserve">FIGURA </w:t>
      </w:r>
      <w:r w:rsidRPr="00990D12">
        <w:rPr>
          <w:b/>
          <w:color w:val="000000" w:themeColor="text1"/>
          <w:sz w:val="24"/>
        </w:rPr>
        <w:fldChar w:fldCharType="begin"/>
      </w:r>
      <w:r w:rsidRPr="00990D12">
        <w:rPr>
          <w:b/>
          <w:color w:val="000000" w:themeColor="text1"/>
          <w:sz w:val="24"/>
        </w:rPr>
        <w:instrText xml:space="preserve"> SEQ FIGURA \* ARABIC </w:instrText>
      </w:r>
      <w:r w:rsidRPr="00990D12">
        <w:rPr>
          <w:b/>
          <w:color w:val="000000" w:themeColor="text1"/>
          <w:sz w:val="24"/>
        </w:rPr>
        <w:fldChar w:fldCharType="separate"/>
      </w:r>
      <w:r w:rsidR="004E3405">
        <w:rPr>
          <w:b/>
          <w:noProof/>
          <w:color w:val="000000" w:themeColor="text1"/>
          <w:sz w:val="24"/>
        </w:rPr>
        <w:t>9</w:t>
      </w:r>
      <w:r w:rsidRPr="00990D12">
        <w:rPr>
          <w:b/>
          <w:color w:val="000000" w:themeColor="text1"/>
          <w:sz w:val="24"/>
        </w:rPr>
        <w:fldChar w:fldCharType="end"/>
      </w:r>
      <w:r w:rsidRPr="00990D12">
        <w:rPr>
          <w:color w:val="000000" w:themeColor="text1"/>
          <w:sz w:val="24"/>
        </w:rPr>
        <w:t xml:space="preserve"> - Tela de importação de dados da ferramenta</w:t>
      </w:r>
    </w:p>
    <w:p w14:paraId="507654EC" w14:textId="3477EE4D" w:rsidR="00457F7E" w:rsidRDefault="00014C09" w:rsidP="00990D12">
      <w:pPr>
        <w:pStyle w:val="ABNTTexto"/>
        <w:jc w:val="center"/>
      </w:pPr>
      <w:r>
        <w:rPr>
          <w:noProof/>
        </w:rPr>
        <w:lastRenderedPageBreak/>
        <w:drawing>
          <wp:inline distT="0" distB="0" distL="0" distR="0" wp14:anchorId="77FDC8CD" wp14:editId="5A14BE81">
            <wp:extent cx="5400040" cy="217551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a de Tela 2019-06-24 às 08.08.49.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2175510"/>
                    </a:xfrm>
                    <a:prstGeom prst="rect">
                      <a:avLst/>
                    </a:prstGeom>
                  </pic:spPr>
                </pic:pic>
              </a:graphicData>
            </a:graphic>
          </wp:inline>
        </w:drawing>
      </w:r>
    </w:p>
    <w:p w14:paraId="6FBCFCAA" w14:textId="63F1C095" w:rsidR="00990D12" w:rsidRDefault="004E3405" w:rsidP="007B6434">
      <w:pPr>
        <w:pStyle w:val="ABNTTexto"/>
      </w:pPr>
      <w:r>
        <w:t xml:space="preserve">Com a escolha e confirmação do </w:t>
      </w:r>
      <w:r>
        <w:rPr>
          <w:i/>
        </w:rPr>
        <w:t>dataset</w:t>
      </w:r>
      <w:r>
        <w:t xml:space="preserve"> a ser utilizado, a tela principal da ferramenta será aberta. Nela, escolheu-se utilizar um gráfico de linha para mostrar a quantidade de vendas globais ao longo dos anos. Assim, foram preenchidos os parâmetros de modo a construir essa visualização, conforme mostrado na Figura 10. </w:t>
      </w:r>
    </w:p>
    <w:p w14:paraId="3F36EBB5" w14:textId="77A713CF" w:rsidR="004E3405" w:rsidRDefault="004E3405" w:rsidP="00003900">
      <w:pPr>
        <w:pStyle w:val="Legenda"/>
        <w:jc w:val="center"/>
        <w:rPr>
          <w:color w:val="000000" w:themeColor="text1"/>
          <w:sz w:val="24"/>
        </w:rPr>
      </w:pPr>
      <w:r w:rsidRPr="006767F9">
        <w:rPr>
          <w:b/>
          <w:color w:val="000000" w:themeColor="text1"/>
          <w:sz w:val="24"/>
        </w:rPr>
        <w:t xml:space="preserve">FIGURA </w:t>
      </w:r>
      <w:r w:rsidRPr="006767F9">
        <w:rPr>
          <w:b/>
          <w:color w:val="000000" w:themeColor="text1"/>
          <w:sz w:val="24"/>
        </w:rPr>
        <w:fldChar w:fldCharType="begin"/>
      </w:r>
      <w:r w:rsidRPr="002A7028">
        <w:rPr>
          <w:b/>
          <w:color w:val="000000" w:themeColor="text1"/>
          <w:sz w:val="24"/>
        </w:rPr>
        <w:instrText xml:space="preserve"> SEQ FIGURA \* ARABIC </w:instrText>
      </w:r>
      <w:r w:rsidRPr="006767F9">
        <w:rPr>
          <w:b/>
          <w:color w:val="000000" w:themeColor="text1"/>
          <w:sz w:val="24"/>
        </w:rPr>
        <w:fldChar w:fldCharType="separate"/>
      </w:r>
      <w:r w:rsidRPr="006767F9">
        <w:rPr>
          <w:b/>
          <w:noProof/>
          <w:color w:val="000000" w:themeColor="text1"/>
          <w:sz w:val="24"/>
        </w:rPr>
        <w:t>10</w:t>
      </w:r>
      <w:r w:rsidRPr="006767F9">
        <w:rPr>
          <w:b/>
          <w:color w:val="000000" w:themeColor="text1"/>
          <w:sz w:val="24"/>
        </w:rPr>
        <w:fldChar w:fldCharType="end"/>
      </w:r>
      <w:r w:rsidRPr="006767F9">
        <w:rPr>
          <w:b/>
          <w:color w:val="000000" w:themeColor="text1"/>
          <w:sz w:val="24"/>
        </w:rPr>
        <w:t xml:space="preserve"> </w:t>
      </w:r>
      <w:r w:rsidRPr="00A84375">
        <w:rPr>
          <w:color w:val="000000" w:themeColor="text1"/>
          <w:sz w:val="24"/>
        </w:rPr>
        <w:t>-</w:t>
      </w:r>
      <w:r w:rsidRPr="004E3405">
        <w:rPr>
          <w:color w:val="000000" w:themeColor="text1"/>
          <w:sz w:val="24"/>
        </w:rPr>
        <w:t xml:space="preserve"> Construção do gráfico de linha</w:t>
      </w:r>
    </w:p>
    <w:p w14:paraId="5FAFD6BF" w14:textId="254CA039" w:rsidR="00003900" w:rsidRPr="00003900" w:rsidRDefault="002A7028" w:rsidP="00003900">
      <w:pPr>
        <w:jc w:val="center"/>
      </w:pPr>
      <w:r>
        <w:rPr>
          <w:noProof/>
        </w:rPr>
        <w:drawing>
          <wp:inline distT="0" distB="0" distL="0" distR="0" wp14:anchorId="07AB6E99" wp14:editId="052066EE">
            <wp:extent cx="5400040" cy="480822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Tela 2019-06-24 às 08.20.49.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1E17C638" w14:textId="473A824E" w:rsidR="002A7028" w:rsidRPr="002A7028" w:rsidRDefault="002A7028" w:rsidP="002A7028">
      <w:pPr>
        <w:pStyle w:val="ABNTTexto"/>
      </w:pPr>
      <w:r>
        <w:lastRenderedPageBreak/>
        <w:t xml:space="preserve">Com os parâmetros inseridos nos campos da ferramenta, basta clicar em “Gerar gráfico”. A interface irá interpretar os </w:t>
      </w:r>
      <w:r>
        <w:rPr>
          <w:i/>
        </w:rPr>
        <w:t xml:space="preserve">inputs </w:t>
      </w:r>
      <w:r>
        <w:t>e solicitar à ferramenta a visualização desejada. Caso a ferramenta consiga gerar o gráfico, é mostrada uma mensagem de sucesso (Figura 11).</w:t>
      </w:r>
    </w:p>
    <w:p w14:paraId="3299E707" w14:textId="486D2456" w:rsidR="002A7028" w:rsidRDefault="002A7028" w:rsidP="002A7028">
      <w:pPr>
        <w:pStyle w:val="Legenda"/>
        <w:jc w:val="center"/>
        <w:rPr>
          <w:color w:val="000000" w:themeColor="text1"/>
          <w:sz w:val="24"/>
        </w:rPr>
      </w:pPr>
      <w:r w:rsidRPr="006767F9">
        <w:rPr>
          <w:b/>
          <w:color w:val="000000" w:themeColor="text1"/>
          <w:sz w:val="24"/>
        </w:rPr>
        <w:t xml:space="preserve">FIGURA </w:t>
      </w:r>
      <w:r w:rsidRPr="006767F9">
        <w:rPr>
          <w:b/>
          <w:color w:val="000000" w:themeColor="text1"/>
          <w:sz w:val="24"/>
        </w:rPr>
        <w:fldChar w:fldCharType="begin"/>
      </w:r>
      <w:r w:rsidRPr="00540E2E">
        <w:rPr>
          <w:b/>
          <w:color w:val="000000" w:themeColor="text1"/>
          <w:sz w:val="24"/>
        </w:rPr>
        <w:instrText xml:space="preserve"> SEQ FIGURA \* ARABIC </w:instrText>
      </w:r>
      <w:r w:rsidRPr="006767F9">
        <w:rPr>
          <w:b/>
          <w:color w:val="000000" w:themeColor="text1"/>
          <w:sz w:val="24"/>
        </w:rPr>
        <w:fldChar w:fldCharType="separate"/>
      </w:r>
      <w:r>
        <w:rPr>
          <w:b/>
          <w:noProof/>
          <w:color w:val="000000" w:themeColor="text1"/>
          <w:sz w:val="24"/>
        </w:rPr>
        <w:t>11</w:t>
      </w:r>
      <w:r w:rsidRPr="006767F9">
        <w:rPr>
          <w:b/>
          <w:color w:val="000000" w:themeColor="text1"/>
          <w:sz w:val="24"/>
        </w:rPr>
        <w:fldChar w:fldCharType="end"/>
      </w:r>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Mensagem de sucesso na geração do gráfico</w:t>
      </w:r>
    </w:p>
    <w:p w14:paraId="5604D13B" w14:textId="561A8EB0" w:rsidR="001C34D9" w:rsidRDefault="00540E2E" w:rsidP="00540E2E">
      <w:pPr>
        <w:pStyle w:val="ABNTTexto"/>
        <w:jc w:val="center"/>
      </w:pPr>
      <w:r>
        <w:rPr>
          <w:noProof/>
        </w:rPr>
        <w:drawing>
          <wp:inline distT="0" distB="0" distL="0" distR="0" wp14:anchorId="53E0E61B" wp14:editId="07BF1EFD">
            <wp:extent cx="5400040" cy="266954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Tela 2019-06-24 às 08.20.3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2669540"/>
                    </a:xfrm>
                    <a:prstGeom prst="rect">
                      <a:avLst/>
                    </a:prstGeom>
                  </pic:spPr>
                </pic:pic>
              </a:graphicData>
            </a:graphic>
          </wp:inline>
        </w:drawing>
      </w:r>
    </w:p>
    <w:p w14:paraId="767E6F23" w14:textId="3E68DDEC" w:rsidR="00540E2E" w:rsidRPr="00EA3B9C" w:rsidRDefault="00540E2E" w:rsidP="001C34D9">
      <w:pPr>
        <w:pStyle w:val="ABNTTexto"/>
      </w:pPr>
      <w:r>
        <w:t>A visualização gerada é salva na pasta do código da ferramenta, em “</w:t>
      </w:r>
      <w:proofErr w:type="spellStart"/>
      <w:r w:rsidRPr="00540E2E">
        <w:rPr>
          <w:i/>
        </w:rPr>
        <w:t>results</w:t>
      </w:r>
      <w:proofErr w:type="spellEnd"/>
      <w:r>
        <w:t xml:space="preserve">” (esta pasta é criada automaticamente, caso não exista), em formato </w:t>
      </w:r>
      <w:r>
        <w:rPr>
          <w:i/>
        </w:rPr>
        <w:t>.png</w:t>
      </w:r>
      <w:r>
        <w:t xml:space="preserve">. O resultado do gráfico solicitado na Figura 10 é mostrado abaixo, na Figura 12. </w:t>
      </w:r>
      <w:r w:rsidR="00EA3B9C">
        <w:t xml:space="preserve">Pode ser visto um valor em 2020 (referente às vendas de um jogo da plataforma DS, da Nintendo), sendo o mesmo um erro na base. </w:t>
      </w:r>
    </w:p>
    <w:p w14:paraId="4E73F035" w14:textId="32E2978E" w:rsidR="00540E2E" w:rsidRDefault="00540E2E" w:rsidP="00540E2E">
      <w:pPr>
        <w:pStyle w:val="Legenda"/>
        <w:jc w:val="center"/>
        <w:rPr>
          <w:color w:val="000000" w:themeColor="text1"/>
          <w:sz w:val="24"/>
        </w:rPr>
      </w:pPr>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B632D3">
        <w:rPr>
          <w:b/>
          <w:noProof/>
          <w:color w:val="000000" w:themeColor="text1"/>
          <w:sz w:val="24"/>
        </w:rPr>
        <w:t>12</w:t>
      </w:r>
      <w:r w:rsidRPr="006767F9">
        <w:rPr>
          <w:b/>
          <w:color w:val="000000" w:themeColor="text1"/>
          <w:sz w:val="24"/>
        </w:rPr>
        <w:fldChar w:fldCharType="end"/>
      </w:r>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sidR="00B632D3">
        <w:rPr>
          <w:color w:val="000000" w:themeColor="text1"/>
          <w:sz w:val="24"/>
        </w:rPr>
        <w:t>Resultado do gráfico de linha gerado pela ferramenta</w:t>
      </w:r>
    </w:p>
    <w:p w14:paraId="156EC50C" w14:textId="16CE26BD" w:rsidR="00540E2E" w:rsidRDefault="00540E2E" w:rsidP="001C34D9">
      <w:pPr>
        <w:pStyle w:val="ABNTTexto"/>
      </w:pPr>
      <w:r>
        <w:rPr>
          <w:noProof/>
        </w:rPr>
        <w:lastRenderedPageBreak/>
        <w:drawing>
          <wp:inline distT="0" distB="0" distL="0" distR="0" wp14:anchorId="742F8163" wp14:editId="5A981E5F">
            <wp:extent cx="5400040" cy="359981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t_Ano de lançamento_Vendas Globais.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7DB0E18B" w14:textId="21330955" w:rsidR="00B632D3" w:rsidRDefault="00B632D3" w:rsidP="001C34D9">
      <w:pPr>
        <w:pStyle w:val="ABNTTexto"/>
      </w:pPr>
      <w:r>
        <w:t xml:space="preserve">De modo a validar a quantidade de títulos com ano de lançamento em 2020, é gerado um histograma através da ferramenta (Figura 13). Através dele (Figura 14), é possível validar a presença de um jogo com lançamento em 2020, validando o gráfico de linha mostrado na Figura 12. </w:t>
      </w:r>
    </w:p>
    <w:p w14:paraId="109F5628" w14:textId="0AC362F9" w:rsidR="00B632D3" w:rsidRDefault="00B632D3" w:rsidP="00B632D3">
      <w:pPr>
        <w:pStyle w:val="Legenda"/>
        <w:jc w:val="center"/>
        <w:rPr>
          <w:color w:val="000000" w:themeColor="text1"/>
          <w:sz w:val="24"/>
        </w:rPr>
      </w:pPr>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Pr>
          <w:b/>
          <w:noProof/>
          <w:color w:val="000000" w:themeColor="text1"/>
          <w:sz w:val="24"/>
        </w:rPr>
        <w:t>13</w:t>
      </w:r>
      <w:r w:rsidRPr="006767F9">
        <w:rPr>
          <w:b/>
          <w:color w:val="000000" w:themeColor="text1"/>
          <w:sz w:val="24"/>
        </w:rPr>
        <w:fldChar w:fldCharType="end"/>
      </w:r>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Construção do histograma de ano de lançamento</w:t>
      </w:r>
    </w:p>
    <w:p w14:paraId="1185E6C5" w14:textId="77777777" w:rsidR="00B632D3" w:rsidRDefault="00B632D3" w:rsidP="001C34D9">
      <w:pPr>
        <w:pStyle w:val="ABNTTexto"/>
      </w:pPr>
    </w:p>
    <w:p w14:paraId="76E007B2" w14:textId="1CDD16D3" w:rsidR="00B632D3" w:rsidRDefault="00B632D3" w:rsidP="001C34D9">
      <w:pPr>
        <w:pStyle w:val="ABNTTexto"/>
      </w:pPr>
      <w:r>
        <w:rPr>
          <w:noProof/>
        </w:rPr>
        <w:lastRenderedPageBreak/>
        <w:drawing>
          <wp:inline distT="0" distB="0" distL="0" distR="0" wp14:anchorId="60FF141D" wp14:editId="7A80F587">
            <wp:extent cx="5400040" cy="480822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a de Tela 2019-06-24 às 08.34.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68C16076" w14:textId="37F417A9" w:rsidR="00B632D3" w:rsidRPr="00B632D3" w:rsidRDefault="00B632D3" w:rsidP="00B632D3">
      <w:pPr>
        <w:pStyle w:val="Legenda"/>
        <w:jc w:val="center"/>
        <w:rPr>
          <w:color w:val="000000" w:themeColor="text1"/>
          <w:sz w:val="24"/>
        </w:rPr>
      </w:pPr>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Pr>
          <w:b/>
          <w:noProof/>
          <w:color w:val="000000" w:themeColor="text1"/>
          <w:sz w:val="24"/>
        </w:rPr>
        <w:t>14</w:t>
      </w:r>
      <w:r w:rsidRPr="006767F9">
        <w:rPr>
          <w:b/>
          <w:color w:val="000000" w:themeColor="text1"/>
          <w:sz w:val="24"/>
        </w:rPr>
        <w:fldChar w:fldCharType="end"/>
      </w:r>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Resultado</w:t>
      </w:r>
      <w:r>
        <w:rPr>
          <w:color w:val="000000" w:themeColor="text1"/>
          <w:sz w:val="24"/>
        </w:rPr>
        <w:t xml:space="preserve"> do histograma de ano de lançamento</w:t>
      </w:r>
    </w:p>
    <w:p w14:paraId="6D009C73" w14:textId="43F89467" w:rsidR="00B632D3" w:rsidRDefault="00B632D3" w:rsidP="001C34D9">
      <w:pPr>
        <w:pStyle w:val="ABNTTexto"/>
      </w:pPr>
      <w:r>
        <w:rPr>
          <w:noProof/>
        </w:rPr>
        <w:drawing>
          <wp:inline distT="0" distB="0" distL="0" distR="0" wp14:anchorId="32621E6B" wp14:editId="651CCC78">
            <wp:extent cx="5400040" cy="359981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t_Ano de Lançament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1DBBB20" w14:textId="77777777" w:rsidR="00737089" w:rsidRDefault="00737089" w:rsidP="00737089">
      <w:pPr>
        <w:pStyle w:val="Ttulo"/>
        <w:numPr>
          <w:ilvl w:val="0"/>
          <w:numId w:val="2"/>
        </w:numPr>
      </w:pPr>
      <w:bookmarkStart w:id="32" w:name="_Toc12119148"/>
      <w:r>
        <w:lastRenderedPageBreak/>
        <w:t>CONCLUSÕES</w:t>
      </w:r>
      <w:bookmarkEnd w:id="32"/>
    </w:p>
    <w:p w14:paraId="35A66350" w14:textId="7B18344E" w:rsidR="00737089" w:rsidRPr="00AE6CC5" w:rsidRDefault="00F05ADD" w:rsidP="00F6485B">
      <w:pPr>
        <w:pStyle w:val="ABNTTexto"/>
      </w:pPr>
      <w:r>
        <w:t xml:space="preserve">Foi possível realizar a construção de uma ferramenta que importa os </w:t>
      </w:r>
      <w:r>
        <w:rPr>
          <w:i/>
        </w:rPr>
        <w:t xml:space="preserve">datasets </w:t>
      </w:r>
      <w:r>
        <w:t xml:space="preserve">e permite realizar a análise exploratória dos dados. A ferramenta é de mais fácil utilização que soluções de manipulação de planilhas disponíveis no mercado e, também, mais segura, já que o usuário não </w:t>
      </w:r>
      <w:r w:rsidR="00AE6CC5">
        <w:t>manipula</w:t>
      </w:r>
      <w:r>
        <w:t xml:space="preserve"> </w:t>
      </w:r>
      <w:r w:rsidR="00AE6CC5">
        <w:t>os</w:t>
      </w:r>
      <w:r>
        <w:t xml:space="preserve"> dados puros</w:t>
      </w:r>
      <w:r w:rsidR="00AE6CC5">
        <w:t>, em sua fonte</w:t>
      </w:r>
      <w:r>
        <w:t>.</w:t>
      </w:r>
      <w:r w:rsidR="00AE6CC5">
        <w:t xml:space="preserve"> Ainda, foram contemplados o </w:t>
      </w:r>
      <w:r w:rsidR="00AE6CC5">
        <w:rPr>
          <w:i/>
        </w:rPr>
        <w:t xml:space="preserve">box </w:t>
      </w:r>
      <w:r w:rsidR="00AE6CC5">
        <w:t>e o</w:t>
      </w:r>
      <w:r w:rsidR="00AE6CC5">
        <w:rPr>
          <w:i/>
        </w:rPr>
        <w:t xml:space="preserve"> violin</w:t>
      </w:r>
      <w:r w:rsidR="00AE6CC5">
        <w:t xml:space="preserve"> </w:t>
      </w:r>
      <w:r w:rsidR="00AE6CC5">
        <w:rPr>
          <w:i/>
        </w:rPr>
        <w:t>plots</w:t>
      </w:r>
      <w:r w:rsidR="00AE6CC5">
        <w:t xml:space="preserve">, </w:t>
      </w:r>
      <w:r w:rsidR="00F6485B">
        <w:t xml:space="preserve">duas visualizações muito úteis para análise de dados. </w:t>
      </w:r>
    </w:p>
    <w:p w14:paraId="4B3CBFBD" w14:textId="72AB8F2A" w:rsidR="007B6434" w:rsidRDefault="007B6434" w:rsidP="00737089">
      <w:pPr>
        <w:pStyle w:val="ABNTTexto"/>
      </w:pPr>
      <w:r>
        <w:t xml:space="preserve">Apesar da biblioteca Seaborn ser bastante robusta e fácil de utilizar, algumas funções de estilo tiveram de ser realizadas através da Matplotlib. Ou seja, somente a biblioteca Seaborn não </w:t>
      </w:r>
      <w:r w:rsidR="00F6485B">
        <w:t>foi</w:t>
      </w:r>
      <w:r>
        <w:t xml:space="preserve"> suficiente para a construção visual </w:t>
      </w:r>
      <w:r w:rsidR="00F6485B">
        <w:t>dos gráficos gerados pela</w:t>
      </w:r>
      <w:r>
        <w:t xml:space="preserve"> ferramenta. </w:t>
      </w:r>
    </w:p>
    <w:p w14:paraId="3EE24E5E" w14:textId="2C835C91" w:rsidR="00F6485B" w:rsidRPr="00F6485B" w:rsidRDefault="00F6485B" w:rsidP="00737089">
      <w:pPr>
        <w:pStyle w:val="ABNTTexto"/>
      </w:pPr>
      <w:r>
        <w:t>Com isso, os</w:t>
      </w:r>
      <w:r>
        <w:t xml:space="preserve"> resultados do trabalho foram satisfatórios.</w:t>
      </w:r>
      <w:r>
        <w:t xml:space="preserve"> Entretanto, mesmo que a ferramenta facilite o trabalho de análise exploratória e rápido diagnóstico do estado de um </w:t>
      </w:r>
      <w:r>
        <w:rPr>
          <w:i/>
        </w:rPr>
        <w:t>dataset</w:t>
      </w:r>
      <w:r>
        <w:t xml:space="preserve">, algumas visualizações exigem alguns tratamentos específicos nos dados. Isso é difícil de ser implementado de modo que o usuário não interaja com uma linguagem de programação como o Python ou algo parecido.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694782C9" w14:textId="77777777" w:rsidR="000C41D7" w:rsidRPr="000C41D7" w:rsidRDefault="00A22B77" w:rsidP="00A22B77">
      <w:pPr>
        <w:pStyle w:val="Ttulo"/>
        <w:numPr>
          <w:ilvl w:val="0"/>
          <w:numId w:val="2"/>
        </w:numPr>
      </w:pPr>
      <w:bookmarkStart w:id="33" w:name="_Toc12119149"/>
      <w:r>
        <w:lastRenderedPageBreak/>
        <w:t>BIBLIOGRAFIA</w:t>
      </w:r>
      <w:bookmarkEnd w:id="33"/>
    </w:p>
    <w:p w14:paraId="7771588B" w14:textId="30715ADA" w:rsidR="000C41D7" w:rsidRDefault="000C41D7" w:rsidP="00A22B77">
      <w:pPr>
        <w:rPr>
          <w:i/>
          <w:lang w:val="en-US"/>
        </w:rPr>
      </w:pPr>
      <w:r w:rsidRPr="00EF5E4A">
        <w:rPr>
          <w:i/>
          <w:lang w:val="en-US"/>
        </w:rPr>
        <w:t xml:space="preserve">Anderson, D.; Sweeney, D.; Williams, T.; Essentials </w:t>
      </w:r>
      <w:r w:rsidR="0090535D" w:rsidRPr="00EF5E4A">
        <w:rPr>
          <w:i/>
          <w:lang w:val="en-US"/>
        </w:rPr>
        <w:t>of</w:t>
      </w:r>
      <w:r w:rsidRPr="00EF5E4A">
        <w:rPr>
          <w:i/>
          <w:lang w:val="en-US"/>
        </w:rPr>
        <w:t xml:space="preserve"> Modern Business Statistics </w:t>
      </w:r>
      <w:r w:rsidR="0090535D" w:rsidRPr="00EF5E4A">
        <w:rPr>
          <w:i/>
          <w:lang w:val="en-US"/>
        </w:rPr>
        <w:t>with</w:t>
      </w:r>
      <w:r w:rsidRPr="00EF5E4A">
        <w:rPr>
          <w:i/>
          <w:lang w:val="en-US"/>
        </w:rPr>
        <w:t xml:space="preserve"> Microsoft Office Excel – South-Western, Cengage Learning, 2011 </w:t>
      </w:r>
    </w:p>
    <w:p w14:paraId="525ED28B" w14:textId="77777777" w:rsidR="000C41D7" w:rsidRPr="00EF5E4A" w:rsidRDefault="000C41D7" w:rsidP="00A22B77">
      <w:pPr>
        <w:rPr>
          <w:i/>
          <w:lang w:val="en-US"/>
        </w:rPr>
      </w:pPr>
    </w:p>
    <w:p w14:paraId="1ABFF6B0" w14:textId="77777777"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r w:rsidRPr="00C96B78">
        <w:rPr>
          <w:color w:val="222222"/>
          <w:shd w:val="clear" w:color="auto" w:fill="FFFFFF"/>
          <w:lang w:val="en-US"/>
        </w:rPr>
        <w:t>Acesso em: 28 maio 2019.</w:t>
      </w:r>
    </w:p>
    <w:p w14:paraId="51678FC2" w14:textId="77777777" w:rsidR="000C41D7" w:rsidRPr="00C96B78" w:rsidRDefault="000C41D7" w:rsidP="000C41D7">
      <w:pPr>
        <w:rPr>
          <w:lang w:val="en-US"/>
        </w:rPr>
      </w:pPr>
    </w:p>
    <w:p w14:paraId="0D02ECCE" w14:textId="77777777" w:rsidR="000C41D7" w:rsidRPr="00C96B78" w:rsidRDefault="000C41D7" w:rsidP="00BD7120">
      <w:pPr>
        <w:rPr>
          <w:color w:val="222222"/>
          <w:shd w:val="clear" w:color="auto" w:fill="FFFFFF"/>
          <w:lang w:val="en-US"/>
        </w:rPr>
      </w:pPr>
      <w:r w:rsidRPr="00EF5E4A">
        <w:rPr>
          <w:color w:val="222222"/>
          <w:shd w:val="clear" w:color="auto" w:fill="FFFFFF"/>
          <w:lang w:val="en-US"/>
        </w:rPr>
        <w:t>FARRELL, Damien. DataExplore: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xml:space="preserve">, [s.l.], v. 4, p.1-8, 22 mar. 2016. </w:t>
      </w:r>
      <w:r w:rsidRPr="00C96B78">
        <w:rPr>
          <w:color w:val="222222"/>
          <w:shd w:val="clear" w:color="auto" w:fill="FFFFFF"/>
          <w:lang w:val="en-US"/>
        </w:rPr>
        <w:t xml:space="preserve">Ubiquity Press, Ltd.. </w:t>
      </w:r>
      <w:hyperlink r:id="rId35"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444360D2" w14:textId="77777777" w:rsidR="000C41D7" w:rsidRPr="00C43810" w:rsidRDefault="000C41D7" w:rsidP="00BD7120">
      <w:pPr>
        <w:rPr>
          <w:color w:val="222222"/>
          <w:shd w:val="clear" w:color="auto" w:fill="FFFFFF"/>
          <w:lang w:val="en-US"/>
        </w:rPr>
      </w:pPr>
    </w:p>
    <w:p w14:paraId="67E624CA" w14:textId="77777777" w:rsidR="000C41D7" w:rsidRPr="00C43810" w:rsidRDefault="000C41D7"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2019 KDnuggets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r w:rsidRPr="00C43810">
        <w:rPr>
          <w:color w:val="222222"/>
          <w:shd w:val="clear" w:color="auto" w:fill="FFFFFF"/>
          <w:lang w:val="en-US"/>
        </w:rPr>
        <w:t>Acesso em: 28 maio 2019.</w:t>
      </w:r>
    </w:p>
    <w:p w14:paraId="031E44AF" w14:textId="77777777" w:rsidR="000C41D7" w:rsidRPr="00C45945" w:rsidRDefault="000C41D7" w:rsidP="00C45945">
      <w:pPr>
        <w:rPr>
          <w:lang w:val="en-US"/>
        </w:rPr>
      </w:pPr>
    </w:p>
    <w:p w14:paraId="3B3DA53F" w14:textId="1DDA0ACE" w:rsidR="000C41D7" w:rsidRDefault="000C41D7" w:rsidP="006068B7">
      <w:pPr>
        <w:jc w:val="both"/>
        <w:rPr>
          <w:i/>
          <w:lang w:val="en-US"/>
        </w:rPr>
      </w:pPr>
      <w:r w:rsidRPr="00EF5E4A">
        <w:rPr>
          <w:i/>
          <w:lang w:val="en-US"/>
        </w:rPr>
        <w:t>Provost, F.;Fawcett, T.; Data Science for Business – O’Reilly, 2013</w:t>
      </w:r>
    </w:p>
    <w:p w14:paraId="50DD40AD" w14:textId="77777777" w:rsidR="00313EBD" w:rsidRPr="00EF5E4A" w:rsidRDefault="00313EBD" w:rsidP="006068B7">
      <w:pPr>
        <w:jc w:val="both"/>
        <w:rPr>
          <w:i/>
          <w:lang w:val="en-US"/>
        </w:rPr>
      </w:pPr>
    </w:p>
    <w:p w14:paraId="46F93A28" w14:textId="77777777" w:rsidR="000C41D7" w:rsidRPr="00C96B78" w:rsidRDefault="000C41D7" w:rsidP="00EF5E4A">
      <w:pPr>
        <w:rPr>
          <w:color w:val="222222"/>
          <w:shd w:val="clear" w:color="auto" w:fill="FFFFFF"/>
          <w:lang w:val="en-US"/>
        </w:rPr>
      </w:pPr>
      <w:r w:rsidRPr="00EF5E4A">
        <w:rPr>
          <w:color w:val="222222"/>
          <w:shd w:val="clear" w:color="auto" w:fill="FFFFFF"/>
          <w:lang w:val="en-US"/>
        </w:rPr>
        <w:t>PYTHON. </w:t>
      </w:r>
      <w:r w:rsidRPr="00EF5E4A">
        <w:rPr>
          <w:b/>
          <w:bCs/>
          <w:color w:val="222222"/>
        </w:rPr>
        <w:t>Python's Homepage. </w:t>
      </w:r>
      <w:r w:rsidRPr="00EF5E4A">
        <w:rPr>
          <w:color w:val="222222"/>
          <w:shd w:val="clear" w:color="auto" w:fill="FFFFFF"/>
        </w:rPr>
        <w:t xml:space="preserve">Disponível em: &lt;https://www.python.org&gt;. </w:t>
      </w:r>
      <w:r w:rsidRPr="00C96B78">
        <w:rPr>
          <w:color w:val="222222"/>
          <w:shd w:val="clear" w:color="auto" w:fill="FFFFFF"/>
          <w:lang w:val="en-US"/>
        </w:rPr>
        <w:t>Acesso em: 9 jun. 2019.</w:t>
      </w:r>
    </w:p>
    <w:p w14:paraId="6238D9F6" w14:textId="77777777" w:rsidR="000C41D7" w:rsidRPr="00C96B78" w:rsidRDefault="000C41D7" w:rsidP="00EF5E4A">
      <w:pPr>
        <w:rPr>
          <w:lang w:val="en-US"/>
        </w:rPr>
      </w:pPr>
    </w:p>
    <w:p w14:paraId="3A0E8C82" w14:textId="77777777" w:rsidR="000C41D7" w:rsidRDefault="000C41D7" w:rsidP="00AC4834">
      <w:pPr>
        <w:jc w:val="both"/>
        <w:rPr>
          <w:i/>
          <w:lang w:val="en-US"/>
        </w:rPr>
      </w:pPr>
      <w:r w:rsidRPr="00EF5E4A">
        <w:rPr>
          <w:i/>
          <w:lang w:val="en-US"/>
        </w:rPr>
        <w:t xml:space="preserve">Seltman HJ (2012) Experimental design and analysis. Online </w:t>
      </w:r>
      <w:hyperlink r:id="rId36" w:history="1">
        <w:r w:rsidRPr="00CE3DC8">
          <w:rPr>
            <w:rStyle w:val="Hyperlink"/>
            <w:i/>
            <w:lang w:val="en-US"/>
          </w:rPr>
          <w:t>http://www.stat.cmu.edu/*hseltman/309/Book/Book.pdf</w:t>
        </w:r>
      </w:hyperlink>
      <w:r w:rsidRPr="00EF5E4A">
        <w:rPr>
          <w:i/>
          <w:lang w:val="en-US"/>
        </w:rPr>
        <w:t xml:space="preserve"> </w:t>
      </w:r>
    </w:p>
    <w:p w14:paraId="5B311E68" w14:textId="77777777" w:rsidR="000C41D7" w:rsidRPr="00EF5E4A" w:rsidRDefault="000C41D7" w:rsidP="00AC4834">
      <w:pPr>
        <w:jc w:val="both"/>
        <w:rPr>
          <w:i/>
          <w:lang w:val="en-US"/>
        </w:rPr>
      </w:pPr>
    </w:p>
    <w:p w14:paraId="06686B0E" w14:textId="77777777"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https://www.tiobe.com/tiobe-index/&gt;. Acesso em: 01 jun. 2019.</w:t>
      </w:r>
    </w:p>
    <w:p w14:paraId="6EDFA172" w14:textId="77777777" w:rsidR="000C41D7" w:rsidRPr="00EF5E4A" w:rsidRDefault="000C41D7" w:rsidP="00EF5E4A"/>
    <w:p w14:paraId="14417672" w14:textId="77777777" w:rsidR="000C41D7" w:rsidRPr="00C96B78" w:rsidRDefault="000C41D7" w:rsidP="00A22B77">
      <w:pPr>
        <w:rPr>
          <w:i/>
        </w:rPr>
      </w:pPr>
      <w:r w:rsidRPr="00C96B78">
        <w:rPr>
          <w:i/>
        </w:rPr>
        <w:t>Tukey J (1977) Exploratory data analysis. Pearson, London</w:t>
      </w:r>
    </w:p>
    <w:p w14:paraId="2E69B9C6" w14:textId="77777777" w:rsidR="003E3B4E" w:rsidRPr="00C96B78" w:rsidRDefault="003E3B4E" w:rsidP="00A22B77">
      <w:pPr>
        <w:rPr>
          <w:i/>
        </w:rPr>
      </w:pPr>
    </w:p>
    <w:p w14:paraId="2908A9E9" w14:textId="657F3E7B" w:rsidR="003E3B4E" w:rsidRDefault="003E3B4E" w:rsidP="00A22B77">
      <w:pPr>
        <w:rPr>
          <w:i/>
        </w:rPr>
      </w:pPr>
      <w:r w:rsidRPr="003E3B4E">
        <w:rPr>
          <w:i/>
        </w:rPr>
        <w:t>Freund J. E.</w:t>
      </w:r>
      <w:r w:rsidR="00284A2E">
        <w:rPr>
          <w:i/>
        </w:rPr>
        <w:t xml:space="preserve">; </w:t>
      </w:r>
      <w:r w:rsidRPr="003E3B4E">
        <w:rPr>
          <w:i/>
        </w:rPr>
        <w:t xml:space="preserve">Simon, G.A. (2000) Estatística Aplicada – Economia, </w:t>
      </w:r>
      <w:r w:rsidR="0090535D" w:rsidRPr="003E3B4E">
        <w:rPr>
          <w:i/>
        </w:rPr>
        <w:t>Administração</w:t>
      </w:r>
      <w:r w:rsidRPr="003E3B4E">
        <w:rPr>
          <w:i/>
        </w:rPr>
        <w:t xml:space="preserve"> e Contabilidade. </w:t>
      </w:r>
      <w:r w:rsidRPr="00284A2E">
        <w:rPr>
          <w:i/>
        </w:rPr>
        <w:t xml:space="preserve">9a </w:t>
      </w:r>
      <w:r w:rsidR="0090535D" w:rsidRPr="00284A2E">
        <w:rPr>
          <w:i/>
        </w:rPr>
        <w:t>Edição</w:t>
      </w:r>
      <w:r w:rsidRPr="00284A2E">
        <w:rPr>
          <w:i/>
        </w:rPr>
        <w:t>, Bookman, 404 pg, ISBN 85-7307-531-7.</w:t>
      </w:r>
    </w:p>
    <w:p w14:paraId="4C6B2656" w14:textId="77777777" w:rsidR="00E4175D" w:rsidRDefault="00E4175D" w:rsidP="00A22B77">
      <w:pPr>
        <w:rPr>
          <w:i/>
        </w:rPr>
      </w:pPr>
    </w:p>
    <w:p w14:paraId="45AA9126" w14:textId="77777777"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The Data Visualisation Catalogue.</w:t>
      </w:r>
      <w:r w:rsidRPr="00E4175D">
        <w:rPr>
          <w:rStyle w:val="apple-converted-space"/>
          <w:b/>
          <w:bCs/>
          <w:i/>
          <w:color w:val="222222"/>
        </w:rPr>
        <w:t> </w:t>
      </w:r>
      <w:r w:rsidRPr="00E4175D">
        <w:rPr>
          <w:i/>
          <w:color w:val="222222"/>
          <w:shd w:val="clear" w:color="auto" w:fill="FFFFFF"/>
        </w:rPr>
        <w:t>Disponível em: &lt;https://datavizcatalogue.com&gt;. Acesso em: 15 jun. 2019.</w:t>
      </w:r>
    </w:p>
    <w:p w14:paraId="3B8F4BD3" w14:textId="77777777" w:rsidR="00E4175D" w:rsidRPr="0094133C" w:rsidRDefault="00E4175D" w:rsidP="00A22B77">
      <w:pPr>
        <w:rPr>
          <w:i/>
        </w:rPr>
      </w:pPr>
    </w:p>
    <w:p w14:paraId="035CC283" w14:textId="77777777"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Estados Unidos: Wiley Publishing, Inc., 2002.</w:t>
      </w:r>
    </w:p>
    <w:p w14:paraId="189EBB70" w14:textId="77777777" w:rsidR="0094133C" w:rsidRDefault="0094133C" w:rsidP="00A22B77">
      <w:pPr>
        <w:rPr>
          <w:i/>
        </w:rPr>
      </w:pPr>
    </w:p>
    <w:p w14:paraId="1C8972BC" w14:textId="77777777"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https://matplotlib.org/index.html&gt;. Acesso em: 18 maio 2019.</w:t>
      </w:r>
    </w:p>
    <w:p w14:paraId="60034EDE" w14:textId="77777777" w:rsidR="00041B30" w:rsidRDefault="00041B30" w:rsidP="00041B30">
      <w:pPr>
        <w:rPr>
          <w:i/>
          <w:color w:val="222222"/>
          <w:shd w:val="clear" w:color="auto" w:fill="FFFFFF"/>
        </w:rPr>
      </w:pPr>
    </w:p>
    <w:p w14:paraId="79F579CE" w14:textId="77777777"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r w:rsidRPr="00041B30">
        <w:rPr>
          <w:rStyle w:val="Forte"/>
          <w:color w:val="222222"/>
        </w:rPr>
        <w:t>Seaborn Homepage.</w:t>
      </w:r>
      <w:r w:rsidRPr="00041B30">
        <w:rPr>
          <w:rStyle w:val="apple-converted-space"/>
          <w:b/>
          <w:bCs/>
          <w:color w:val="222222"/>
        </w:rPr>
        <w:t> </w:t>
      </w:r>
      <w:r w:rsidRPr="00041B30">
        <w:rPr>
          <w:color w:val="222222"/>
          <w:shd w:val="clear" w:color="auto" w:fill="FFFFFF"/>
        </w:rPr>
        <w:t>Disponível em: &lt;https://seaborn.pydata.org/#&gt;. Acesso em: 18 maio 2019.</w:t>
      </w:r>
    </w:p>
    <w:p w14:paraId="594EC7E6" w14:textId="77777777" w:rsidR="00041B30" w:rsidRPr="00041B30" w:rsidRDefault="00041B30" w:rsidP="00041B30">
      <w:pPr>
        <w:rPr>
          <w:i/>
        </w:rPr>
      </w:pPr>
    </w:p>
    <w:p w14:paraId="3E57AA55" w14:textId="77777777" w:rsidR="00227B56" w:rsidRPr="00227B56" w:rsidRDefault="00227B56" w:rsidP="00227B56">
      <w:r w:rsidRPr="00227B56">
        <w:rPr>
          <w:color w:val="222222"/>
          <w:shd w:val="clear" w:color="auto" w:fill="FFFFFF"/>
        </w:rPr>
        <w:t>BRUCE, Peter C.; BRUCE, Andrew.</w:t>
      </w:r>
      <w:r w:rsidRPr="00227B56">
        <w:rPr>
          <w:rStyle w:val="apple-converted-space"/>
          <w:color w:val="222222"/>
          <w:shd w:val="clear" w:color="auto" w:fill="FFFFFF"/>
        </w:rPr>
        <w:t> </w:t>
      </w:r>
      <w:r w:rsidRPr="00227B56">
        <w:rPr>
          <w:rStyle w:val="Forte"/>
          <w:color w:val="222222"/>
        </w:rPr>
        <w:t>Practical Statistics for Data Scientists:</w:t>
      </w:r>
      <w:r w:rsidRPr="00227B56">
        <w:rPr>
          <w:rStyle w:val="apple-converted-space"/>
          <w:b/>
          <w:bCs/>
          <w:color w:val="222222"/>
        </w:rPr>
        <w:t> </w:t>
      </w:r>
      <w:r w:rsidRPr="00227B56">
        <w:rPr>
          <w:color w:val="222222"/>
          <w:shd w:val="clear" w:color="auto" w:fill="FFFFFF"/>
        </w:rPr>
        <w:t>50 Essential Concepts. Estados Unidos: O'</w:t>
      </w:r>
      <w:r>
        <w:rPr>
          <w:color w:val="222222"/>
          <w:shd w:val="clear" w:color="auto" w:fill="FFFFFF"/>
        </w:rPr>
        <w:t>R</w:t>
      </w:r>
      <w:r w:rsidRPr="00227B56">
        <w:rPr>
          <w:color w:val="222222"/>
          <w:shd w:val="clear" w:color="auto" w:fill="FFFFFF"/>
        </w:rPr>
        <w:t>eilly Media, 2017.</w:t>
      </w:r>
    </w:p>
    <w:p w14:paraId="442E484F" w14:textId="77777777" w:rsidR="00041B30" w:rsidRDefault="00041B30" w:rsidP="00A22B77">
      <w:pPr>
        <w:rPr>
          <w:i/>
        </w:rPr>
      </w:pPr>
    </w:p>
    <w:p w14:paraId="3E98D8D7" w14:textId="77777777" w:rsidR="00EF1C23" w:rsidRPr="00EF1C23" w:rsidRDefault="00EF1C23" w:rsidP="00EF1C23">
      <w:r w:rsidRPr="00EF1C23">
        <w:rPr>
          <w:color w:val="222222"/>
          <w:shd w:val="clear" w:color="auto" w:fill="FFFFFF"/>
          <w:lang w:val="en-US"/>
        </w:rPr>
        <w:t>HINTZE, Herry L.; NELSON, Ray D.. Violin Plots: A Box Plot-Density Trace Synergism.</w:t>
      </w:r>
      <w:r w:rsidRPr="00EF1C23">
        <w:rPr>
          <w:rStyle w:val="apple-converted-space"/>
          <w:color w:val="222222"/>
          <w:shd w:val="clear" w:color="auto" w:fill="FFFFFF"/>
          <w:lang w:val="en-US"/>
        </w:rPr>
        <w:t> </w:t>
      </w:r>
      <w:r w:rsidRPr="00EF1C23">
        <w:rPr>
          <w:rStyle w:val="Forte"/>
          <w:color w:val="222222"/>
        </w:rPr>
        <w:t>The American Statistician</w:t>
      </w:r>
      <w:r w:rsidRPr="00EF1C23">
        <w:rPr>
          <w:color w:val="222222"/>
          <w:shd w:val="clear" w:color="auto" w:fill="FFFFFF"/>
        </w:rPr>
        <w:t>, Estados Unidos, v. 52, n. 2, p.181-184, maio 1998.</w:t>
      </w:r>
    </w:p>
    <w:p w14:paraId="08C3774B" w14:textId="77777777" w:rsidR="00EF1C23" w:rsidRPr="0004559B" w:rsidRDefault="00EF1C23" w:rsidP="00A22B77">
      <w:pPr>
        <w:rPr>
          <w:i/>
        </w:rPr>
      </w:pPr>
    </w:p>
    <w:p w14:paraId="0ACCDCE2" w14:textId="77777777" w:rsidR="0004559B" w:rsidRPr="00F641FF" w:rsidRDefault="0004559B" w:rsidP="0004559B">
      <w:pPr>
        <w:rPr>
          <w:lang w:val="en-US"/>
        </w:rPr>
      </w:pPr>
      <w:r w:rsidRPr="00F641FF">
        <w:rPr>
          <w:color w:val="222222"/>
          <w:shd w:val="clear" w:color="auto" w:fill="FFFFFF"/>
          <w:lang w:val="en-US"/>
        </w:rPr>
        <w:t>MITCHELL, Tom.</w:t>
      </w:r>
      <w:r w:rsidRPr="00F641FF">
        <w:rPr>
          <w:rStyle w:val="apple-converted-space"/>
          <w:color w:val="222222"/>
          <w:shd w:val="clear" w:color="auto" w:fill="FFFFFF"/>
          <w:lang w:val="en-US"/>
        </w:rPr>
        <w:t> </w:t>
      </w:r>
      <w:r w:rsidRPr="00F641FF">
        <w:rPr>
          <w:rStyle w:val="Forte"/>
          <w:color w:val="222222"/>
          <w:lang w:val="en-US"/>
        </w:rPr>
        <w:t>Machine Learning.</w:t>
      </w:r>
      <w:r w:rsidRPr="00F641FF">
        <w:rPr>
          <w:rStyle w:val="apple-converted-space"/>
          <w:b/>
          <w:bCs/>
          <w:color w:val="222222"/>
          <w:lang w:val="en-US"/>
        </w:rPr>
        <w:t> </w:t>
      </w:r>
      <w:r w:rsidRPr="00F641FF">
        <w:rPr>
          <w:color w:val="222222"/>
          <w:shd w:val="clear" w:color="auto" w:fill="FFFFFF"/>
          <w:lang w:val="en-US"/>
        </w:rPr>
        <w:t>Estados Unidos: Mcgraw-hill, 1997.</w:t>
      </w:r>
    </w:p>
    <w:p w14:paraId="4DC41ACA" w14:textId="1765117F" w:rsidR="00EF1C23" w:rsidRPr="00F641FF" w:rsidRDefault="00EF1C23" w:rsidP="00A22B77">
      <w:pPr>
        <w:rPr>
          <w:i/>
          <w:lang w:val="en-US"/>
        </w:rPr>
      </w:pPr>
    </w:p>
    <w:p w14:paraId="4C130BD1" w14:textId="77777777" w:rsidR="00F641FF" w:rsidRPr="00F641FF" w:rsidRDefault="00F641FF" w:rsidP="00F641FF">
      <w:r w:rsidRPr="00F641FF">
        <w:rPr>
          <w:color w:val="222222"/>
          <w:shd w:val="clear" w:color="auto" w:fill="FFFFFF"/>
          <w:lang w:val="en-US"/>
        </w:rPr>
        <w:t>CONSTANCE L. HAYS. The New York Times.</w:t>
      </w:r>
      <w:r w:rsidRPr="00F641FF">
        <w:rPr>
          <w:rStyle w:val="apple-converted-space"/>
          <w:color w:val="222222"/>
          <w:shd w:val="clear" w:color="auto" w:fill="FFFFFF"/>
          <w:lang w:val="en-US"/>
        </w:rPr>
        <w:t> </w:t>
      </w:r>
      <w:r w:rsidRPr="00E83C09">
        <w:rPr>
          <w:rStyle w:val="Forte"/>
          <w:color w:val="222222"/>
          <w:lang w:val="en-US"/>
        </w:rPr>
        <w:t>What Wal-Mart Knows About Customers' Habits.</w:t>
      </w:r>
      <w:r w:rsidRPr="00E83C09">
        <w:rPr>
          <w:rStyle w:val="apple-converted-space"/>
          <w:b/>
          <w:bCs/>
          <w:color w:val="222222"/>
          <w:lang w:val="en-US"/>
        </w:rPr>
        <w:t> </w:t>
      </w:r>
      <w:r w:rsidRPr="00F641FF">
        <w:rPr>
          <w:color w:val="222222"/>
          <w:shd w:val="clear" w:color="auto" w:fill="FFFFFF"/>
        </w:rPr>
        <w:t>Disponível em: &lt;https://www.nytimes.com/2004/11/14/business/yourmoney/what-walmart-knows-about-customers-habits.html&gt;. Acesso em: 22 jun. 2019.</w:t>
      </w:r>
    </w:p>
    <w:p w14:paraId="1B5D05D6" w14:textId="77777777" w:rsidR="00F641FF" w:rsidRPr="0004559B" w:rsidRDefault="00F641FF" w:rsidP="00A22B77">
      <w:pPr>
        <w:rPr>
          <w:i/>
          <w:lang w:val="en-US"/>
        </w:rPr>
      </w:pPr>
    </w:p>
    <w:sectPr w:rsidR="00F641FF" w:rsidRPr="0004559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7B3837" w:rsidRDefault="007B3837">
      <w:pPr>
        <w:pStyle w:val="Textodecomentrio"/>
      </w:pPr>
      <w:r>
        <w:rPr>
          <w:rStyle w:val="Refdecomentrio"/>
        </w:rPr>
        <w:annotationRef/>
      </w:r>
      <w:r>
        <w:t xml:space="preserve">Mantive o título por conta do tempo para mandar a atualização para a secretaria/Sandra </w:t>
      </w:r>
    </w:p>
  </w:comment>
  <w:comment w:id="3" w:author="Gabriel C." w:date="2019-06-22T14:58:00Z" w:initials="GC">
    <w:p w14:paraId="41155B0E" w14:textId="77777777" w:rsidR="007B3837" w:rsidRPr="00D52D5D" w:rsidRDefault="007B3837">
      <w:pPr>
        <w:pStyle w:val="Textodecomentrio"/>
      </w:pPr>
      <w:r>
        <w:rPr>
          <w:rStyle w:val="Refdecomentrio"/>
        </w:rPr>
        <w:annotationRef/>
      </w:r>
      <w:r w:rsidRPr="00D52D5D">
        <w:t>Definição de machine learning e data science</w:t>
      </w:r>
    </w:p>
    <w:p w14:paraId="1ABD8514" w14:textId="77777777" w:rsidR="007B3837" w:rsidRPr="00D52D5D" w:rsidRDefault="007B3837">
      <w:pPr>
        <w:pStyle w:val="Textodecomentrio"/>
        <w:rPr>
          <w:lang w:val="en-US"/>
        </w:rPr>
      </w:pPr>
      <w:r w:rsidRPr="00D52D5D">
        <w:rPr>
          <w:lang w:val="en-US"/>
        </w:rPr>
        <w:t>Data Science for Business?</w:t>
      </w:r>
    </w:p>
    <w:p w14:paraId="5B93746D" w14:textId="654BEC20" w:rsidR="007B3837" w:rsidRDefault="007B3837">
      <w:pPr>
        <w:pStyle w:val="Textodecomentrio"/>
      </w:pPr>
      <w:r>
        <w:t xml:space="preserve">Tom Something (indicação Diego)? </w:t>
      </w:r>
    </w:p>
  </w:comment>
  <w:comment w:id="4" w:author="Gabriel C." w:date="2019-06-22T15:16:00Z" w:initials="GC">
    <w:p w14:paraId="5D2E73F1" w14:textId="2E6DDD85" w:rsidR="007B3837" w:rsidRDefault="007B3837">
      <w:pPr>
        <w:pStyle w:val="Textodecomentrio"/>
      </w:pPr>
      <w:r>
        <w:rPr>
          <w:rStyle w:val="Refdecomentrio"/>
        </w:rPr>
        <w:annotationRef/>
      </w:r>
      <w:r>
        <w:t>“Como você tem usado bastante o termo, acho legal introduzir muuuuuito rapidamente o que é. Isso seria legal lá na intro, antes do termo aparecer pela primeira vez. Talvez depois de data Science (que tb poderia ser definido), dizendo que ML é uma parte muito importante e tal.” Diego</w:t>
      </w:r>
    </w:p>
  </w:comment>
  <w:comment w:id="5" w:author="Gabriel C." w:date="2019-06-22T15:53:00Z" w:initials="GC">
    <w:p w14:paraId="598B68E7" w14:textId="07D0E742" w:rsidR="007B3837" w:rsidRDefault="007B3837">
      <w:pPr>
        <w:pStyle w:val="Textodecomentrio"/>
      </w:pPr>
      <w:r>
        <w:rPr>
          <w:rStyle w:val="Refdecomentrio"/>
        </w:rPr>
        <w:annotationRef/>
      </w:r>
      <w:r>
        <w:t xml:space="preserve">“Esta área tem como objetivo extrair conhecimento a partir de dados de forma automatizada, através de processos, princípios e técnicas bem definidas.” Esta frase tem a mesma referência acima (PROVOST; FAWCETT, 2013). É necessário recoloca-la? </w:t>
      </w:r>
    </w:p>
  </w:comment>
  <w:comment w:id="6" w:author="Gabriel C." w:date="2019-06-22T14:36:00Z" w:initials="GC">
    <w:p w14:paraId="494EAF07" w14:textId="77777777" w:rsidR="007B3837" w:rsidRDefault="007B3837">
      <w:pPr>
        <w:pStyle w:val="Textodecomentrio"/>
      </w:pPr>
      <w:r>
        <w:rPr>
          <w:rStyle w:val="Refdecomentrio"/>
        </w:rPr>
        <w:annotationRef/>
      </w:r>
      <w:r>
        <w:t>Adicionar referência do Tom Mitchell falando sobre como alguns modelos esperam alguns tipos de entradas de dados</w:t>
      </w:r>
    </w:p>
  </w:comment>
  <w:comment w:id="7" w:author="Gabriel C." w:date="2019-06-22T15:19:00Z" w:initials="GC">
    <w:p w14:paraId="016F6064" w14:textId="3C118544" w:rsidR="007B3837" w:rsidRDefault="007B3837">
      <w:pPr>
        <w:pStyle w:val="Textodecomentrio"/>
      </w:pPr>
      <w:r>
        <w:rPr>
          <w:rStyle w:val="Refdecomentrio"/>
        </w:rPr>
        <w:annotationRef/>
      </w:r>
      <w:r>
        <w:t>“</w:t>
      </w:r>
      <w:r>
        <w:rPr>
          <w:rStyle w:val="Refdecomentrio"/>
        </w:rPr>
        <w:annotationRef/>
      </w:r>
      <w:r>
        <w:t xml:space="preserve">Acho que aqui dá para ser mais concreto, como dizer que há modelos de aprendizado de máquina que assumem determinadas distribuições dos dados de entrada (e aí pode citar qqer livro clássico de machine learning, como o do tom mitchell)” Diego </w:t>
      </w:r>
    </w:p>
  </w:comment>
  <w:comment w:id="8" w:author="Gabriel C." w:date="2019-06-22T15:55:00Z" w:initials="GC">
    <w:p w14:paraId="792E6F58" w14:textId="05727696" w:rsidR="007B3837" w:rsidRDefault="007B3837">
      <w:pPr>
        <w:pStyle w:val="Textodecomentrio"/>
      </w:pPr>
      <w:r>
        <w:rPr>
          <w:rStyle w:val="Refdecomentrio"/>
        </w:rPr>
        <w:annotationRef/>
      </w:r>
    </w:p>
  </w:comment>
  <w:comment w:id="11" w:author="Gabriel C." w:date="2019-06-22T15:02:00Z" w:initials="GC">
    <w:p w14:paraId="4E5A0C83" w14:textId="05A7CD2F" w:rsidR="007B3837" w:rsidRDefault="007B3837">
      <w:pPr>
        <w:pStyle w:val="Textodecomentrio"/>
      </w:pPr>
      <w:r>
        <w:rPr>
          <w:rStyle w:val="Refdecomentrio"/>
        </w:rPr>
        <w:annotationRef/>
      </w:r>
      <w:r>
        <w:t>Melhor explicado e adicionado número máximo de linhas extraído da própria ferramenta</w:t>
      </w:r>
    </w:p>
  </w:comment>
  <w:comment w:id="14" w:author="Gabriel C." w:date="2019-06-22T15:07:00Z" w:initials="GC">
    <w:p w14:paraId="19564505" w14:textId="51D9ABEF" w:rsidR="007B3837" w:rsidRDefault="007B3837">
      <w:pPr>
        <w:pStyle w:val="Textodecomentrio"/>
      </w:pPr>
      <w:r>
        <w:rPr>
          <w:rStyle w:val="Refdecomentrio"/>
        </w:rPr>
        <w:annotationRef/>
      </w:r>
      <w:r>
        <w:t>Troquei os exemplos porque tinha tirado da minha cabeça Hahaha</w:t>
      </w:r>
    </w:p>
  </w:comment>
  <w:comment w:id="15" w:author="Gabriel C." w:date="2019-06-22T15:09:00Z" w:initials="GC">
    <w:p w14:paraId="7E98BDB9" w14:textId="4C609402" w:rsidR="007B3837" w:rsidRDefault="007B3837">
      <w:pPr>
        <w:pStyle w:val="Textodecomentrio"/>
      </w:pPr>
      <w:r>
        <w:rPr>
          <w:rStyle w:val="Refdecomentrio"/>
        </w:rPr>
        <w:annotationRef/>
      </w:r>
      <w:r>
        <w:t xml:space="preserve">Aumentei o tamanho das letras para 14. Acha que precisamos mais um? </w:t>
      </w:r>
    </w:p>
  </w:comment>
  <w:comment w:id="22" w:author="Gabriel C." w:date="2019-06-22T18:02:00Z" w:initials="GC">
    <w:p w14:paraId="7E86D060" w14:textId="0E189B69" w:rsidR="007B3837" w:rsidRDefault="007B3837">
      <w:pPr>
        <w:pStyle w:val="Textodecomentrio"/>
      </w:pPr>
      <w:r>
        <w:rPr>
          <w:rStyle w:val="Refdecomentrio"/>
        </w:rPr>
        <w:annotationRef/>
      </w:r>
      <w:r>
        <w:t xml:space="preserve">Não coloquei as libs nas referências, só coloquei nas notas de rodapé. Deveria coloc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598B68E7" w15:paraIdParent="5B93746D" w15:done="0"/>
  <w15:commentEx w15:paraId="494EAF07" w15:done="0"/>
  <w15:commentEx w15:paraId="016F6064" w15:paraIdParent="494EAF07" w15:done="0"/>
  <w15:commentEx w15:paraId="792E6F58" w15:paraIdParent="494EAF07" w15:done="0"/>
  <w15:commentEx w15:paraId="4E5A0C83" w15:done="0"/>
  <w15:commentEx w15:paraId="19564505" w15:done="0"/>
  <w15:commentEx w15:paraId="7E98BDB9" w15:done="0"/>
  <w15:commentEx w15:paraId="7E86D0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598B68E7" w16cid:durableId="20B8CD75"/>
  <w16cid:commentId w16cid:paraId="494EAF07" w16cid:durableId="20B8BB7C"/>
  <w16cid:commentId w16cid:paraId="016F6064" w16cid:durableId="20B8C564"/>
  <w16cid:commentId w16cid:paraId="792E6F58" w16cid:durableId="20B8CDF4"/>
  <w16cid:commentId w16cid:paraId="4E5A0C83" w16cid:durableId="20B8C18A"/>
  <w16cid:commentId w16cid:paraId="19564505" w16cid:durableId="20B8C2AF"/>
  <w16cid:commentId w16cid:paraId="7E98BDB9" w16cid:durableId="20B8C310"/>
  <w16cid:commentId w16cid:paraId="7E86D060" w16cid:durableId="20B8E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1354B" w14:textId="77777777" w:rsidR="00470124" w:rsidRDefault="00470124">
      <w:r>
        <w:separator/>
      </w:r>
    </w:p>
  </w:endnote>
  <w:endnote w:type="continuationSeparator" w:id="0">
    <w:p w14:paraId="02377820" w14:textId="77777777" w:rsidR="00470124" w:rsidRDefault="00470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F5EA7" w14:textId="77777777" w:rsidR="00470124" w:rsidRDefault="00470124">
      <w:r>
        <w:separator/>
      </w:r>
    </w:p>
  </w:footnote>
  <w:footnote w:type="continuationSeparator" w:id="0">
    <w:p w14:paraId="493F6563" w14:textId="77777777" w:rsidR="00470124" w:rsidRDefault="00470124">
      <w:r>
        <w:continuationSeparator/>
      </w:r>
    </w:p>
  </w:footnote>
  <w:footnote w:id="1">
    <w:p w14:paraId="0BA6AAC2" w14:textId="77777777" w:rsidR="007B3837" w:rsidRDefault="007B3837">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7B3837" w:rsidRDefault="007B3837">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7B3837" w:rsidRDefault="007B3837">
      <w:pPr>
        <w:pStyle w:val="Textodenotaderodap"/>
      </w:pPr>
      <w:r>
        <w:rPr>
          <w:rStyle w:val="Refdenotaderodap"/>
        </w:rPr>
        <w:footnoteRef/>
      </w:r>
      <w:r>
        <w:t xml:space="preserve"> </w:t>
      </w:r>
      <w:r w:rsidRPr="00E320BF">
        <w:rPr>
          <w:i/>
        </w:rPr>
        <w:t>Dataset</w:t>
      </w:r>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21EF60E7" w14:textId="0418BC2F" w:rsidR="007B3837" w:rsidRDefault="007B3837">
      <w:pPr>
        <w:pStyle w:val="Textodenotaderodap"/>
      </w:pPr>
      <w:r>
        <w:rPr>
          <w:rStyle w:val="Refdenotaderodap"/>
        </w:rPr>
        <w:footnoteRef/>
      </w:r>
      <w:r>
        <w:t xml:space="preserve"> Disponível em: </w:t>
      </w:r>
      <w:hyperlink r:id="rId4" w:history="1">
        <w:r w:rsidRPr="00CE3DC8">
          <w:rPr>
            <w:rStyle w:val="Hyperlink"/>
          </w:rPr>
          <w:t>https://www.kaggle.c</w:t>
        </w:r>
        <w:r w:rsidRPr="00CE3DC8">
          <w:rPr>
            <w:rStyle w:val="Hyperlink"/>
          </w:rPr>
          <w:t>o</w:t>
        </w:r>
        <w:r w:rsidRPr="00CE3DC8">
          <w:rPr>
            <w:rStyle w:val="Hyperlink"/>
          </w:rPr>
          <w:t>m/justinas/nba-players-data</w:t>
        </w:r>
      </w:hyperlink>
      <w:r>
        <w:rPr>
          <w:rStyle w:val="Hyperlink"/>
        </w:rPr>
        <w:t xml:space="preserve"> </w:t>
      </w:r>
    </w:p>
  </w:footnote>
  <w:footnote w:id="5">
    <w:p w14:paraId="6B0F4F33" w14:textId="2809D52D" w:rsidR="007B3837" w:rsidRDefault="007B3837">
      <w:pPr>
        <w:pStyle w:val="Textodenotaderodap"/>
      </w:pPr>
      <w:r>
        <w:rPr>
          <w:rStyle w:val="Refdenotaderodap"/>
        </w:rPr>
        <w:footnoteRef/>
      </w:r>
      <w:r>
        <w:t xml:space="preserve"> Disponível em: </w:t>
      </w:r>
      <w:hyperlink r:id="rId5" w:history="1">
        <w:r w:rsidRPr="00D85238">
          <w:rPr>
            <w:rStyle w:val="Hyperlink"/>
          </w:rPr>
          <w:t>https://www.kaggle.com/starbucks/starbucks-menu/</w:t>
        </w:r>
      </w:hyperlink>
      <w:r>
        <w:t xml:space="preserve"> </w:t>
      </w:r>
    </w:p>
  </w:footnote>
  <w:footnote w:id="6">
    <w:p w14:paraId="7F483518" w14:textId="3813C431" w:rsidR="007B3837" w:rsidRDefault="007B3837">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A73C2" w14:textId="77777777" w:rsidR="007B3837" w:rsidRDefault="007B3837" w:rsidP="00331859">
      <w:pPr>
        <w:pStyle w:val="Textodenotaderodap"/>
      </w:pPr>
      <w:r>
        <w:rPr>
          <w:rStyle w:val="Refdenotaderodap"/>
        </w:rPr>
        <w:footnoteRef/>
      </w:r>
      <w:r>
        <w:t xml:space="preserve"> Disponível em: </w:t>
      </w:r>
      <w:hyperlink r:id="rId7" w:history="1">
        <w:r w:rsidRPr="00331859">
          <w:rPr>
            <w:rStyle w:val="Hyperlink"/>
          </w:rPr>
          <w:t>https://www.kaggle.com/mcdonalds/nutrition-facts/</w:t>
        </w:r>
      </w:hyperlink>
    </w:p>
  </w:footnote>
  <w:footnote w:id="8">
    <w:p w14:paraId="72B0F92A" w14:textId="767F0CE1" w:rsidR="007B3837" w:rsidRDefault="007B3837">
      <w:pPr>
        <w:pStyle w:val="Textodenotaderodap"/>
      </w:pPr>
      <w:r>
        <w:rPr>
          <w:rStyle w:val="Refdenotaderodap"/>
        </w:rPr>
        <w:footnoteRef/>
      </w:r>
      <w:r>
        <w:t xml:space="preserve"> Disponível em: </w:t>
      </w:r>
      <w:hyperlink r:id="rId8" w:history="1">
        <w:r>
          <w:rPr>
            <w:rStyle w:val="Hyperlink"/>
          </w:rPr>
          <w:t>https://www.kaggle.com/dgawlik/nyse/</w:t>
        </w:r>
      </w:hyperlink>
    </w:p>
  </w:footnote>
  <w:footnote w:id="9">
    <w:p w14:paraId="53E66E22" w14:textId="5E6BCE24" w:rsidR="007B3837" w:rsidRDefault="007B3837">
      <w:pPr>
        <w:pStyle w:val="Textodenotaderodap"/>
      </w:pPr>
      <w:r>
        <w:rPr>
          <w:rStyle w:val="Refdenotaderodap"/>
        </w:rPr>
        <w:footnoteRef/>
      </w:r>
      <w:r>
        <w:t xml:space="preserve"> Disponível em: </w:t>
      </w:r>
      <w:r>
        <w:fldChar w:fldCharType="begin"/>
      </w:r>
      <w:r>
        <w:instrText>HYPERLINK "https://www.kaggle.com/dgawlik/nyse/"</w:instrText>
      </w:r>
      <w:r>
        <w:fldChar w:fldCharType="separate"/>
      </w:r>
      <w:r>
        <w:rPr>
          <w:rStyle w:val="Hyperlink"/>
        </w:rPr>
        <w:t>https://www.kaggle.com/dgawlik</w:t>
      </w:r>
      <w:r>
        <w:rPr>
          <w:rStyle w:val="Hyperlink"/>
        </w:rPr>
        <w:t>/</w:t>
      </w:r>
      <w:r>
        <w:rPr>
          <w:rStyle w:val="Hyperlink"/>
        </w:rPr>
        <w:t>nyse/</w:t>
      </w:r>
      <w:r>
        <w:fldChar w:fldCharType="end"/>
      </w:r>
      <w:r>
        <w:t xml:space="preserve"> </w:t>
      </w:r>
    </w:p>
  </w:footnote>
  <w:footnote w:id="10">
    <w:p w14:paraId="35BC88A4" w14:textId="340BEEAA" w:rsidR="007B3837" w:rsidRDefault="007B3837">
      <w:pPr>
        <w:pStyle w:val="Textodenotaderodap"/>
      </w:pPr>
      <w:r>
        <w:rPr>
          <w:rStyle w:val="Refdenotaderodap"/>
        </w:rPr>
        <w:footnoteRef/>
      </w:r>
      <w:r>
        <w:t xml:space="preserve"> Disponível em: </w:t>
      </w:r>
      <w:hyperlink r:id="rId9" w:history="1">
        <w:r w:rsidRPr="00D85238">
          <w:rPr>
            <w:rStyle w:val="Hyperlink"/>
          </w:rPr>
          <w:t>https://www.kaggle.com/noriuk/us-education-datasets-unification-project/</w:t>
        </w:r>
      </w:hyperlink>
      <w:r>
        <w:t xml:space="preserve"> </w:t>
      </w:r>
    </w:p>
  </w:footnote>
  <w:footnote w:id="11">
    <w:p w14:paraId="041DBEBA" w14:textId="77777777" w:rsidR="007B3837" w:rsidRDefault="007B3837" w:rsidP="0078339A">
      <w:pPr>
        <w:pStyle w:val="Textodenotaderodap"/>
      </w:pPr>
      <w:r>
        <w:rPr>
          <w:rStyle w:val="Refdenotaderodap"/>
        </w:rPr>
        <w:footnoteRef/>
      </w:r>
      <w:r>
        <w:t xml:space="preserve"> Disponível em: </w:t>
      </w:r>
      <w:hyperlink r:id="rId10" w:history="1">
        <w:r w:rsidRPr="00CE3DC8">
          <w:rPr>
            <w:rStyle w:val="Hyperlink"/>
          </w:rPr>
          <w:t>https://www.kaggle.com/justinas/nba-players-data</w:t>
        </w:r>
      </w:hyperlink>
      <w:r>
        <w:rPr>
          <w:rStyle w:val="Hyperlink"/>
        </w:rPr>
        <w:t xml:space="preserve"> </w:t>
      </w:r>
    </w:p>
  </w:footnote>
  <w:footnote w:id="12">
    <w:p w14:paraId="607C514E" w14:textId="02592C71" w:rsidR="007B3837" w:rsidRDefault="007B3837">
      <w:pPr>
        <w:pStyle w:val="Textodenotaderodap"/>
      </w:pPr>
      <w:r>
        <w:rPr>
          <w:rStyle w:val="Refdenotaderodap"/>
        </w:rPr>
        <w:footnoteRef/>
      </w:r>
      <w:r>
        <w:t xml:space="preserve"> Disponível em: </w:t>
      </w:r>
      <w:hyperlink r:id="rId11" w:history="1">
        <w:r w:rsidRPr="00D85238">
          <w:rPr>
            <w:rStyle w:val="Hyperlink"/>
          </w:rPr>
          <w:t>https://www.kaggle.com/jsphyg/weather-dataset-rattle-package/</w:t>
        </w:r>
      </w:hyperlink>
      <w:r>
        <w:t xml:space="preserve"> </w:t>
      </w:r>
    </w:p>
  </w:footnote>
  <w:footnote w:id="13">
    <w:p w14:paraId="1FE740D7" w14:textId="77777777" w:rsidR="007B3837" w:rsidRDefault="007B3837">
      <w:pPr>
        <w:pStyle w:val="Textodenotaderodap"/>
      </w:pPr>
      <w:r>
        <w:rPr>
          <w:rStyle w:val="Refdenotaderodap"/>
        </w:rPr>
        <w:footnoteRef/>
      </w:r>
      <w:r>
        <w:t xml:space="preserve"> Documentação da biblioteca disponível em </w:t>
      </w:r>
      <w:hyperlink r:id="rId12" w:history="1">
        <w:r w:rsidRPr="00FD4632">
          <w:rPr>
            <w:rStyle w:val="Hyperlink"/>
          </w:rPr>
          <w:t>https://github.com/mkleehammer/pyodbc/wiki</w:t>
        </w:r>
      </w:hyperlink>
      <w:r>
        <w:t xml:space="preserve"> </w:t>
      </w:r>
    </w:p>
  </w:footnote>
  <w:footnote w:id="14">
    <w:p w14:paraId="05AF3C25" w14:textId="77777777" w:rsidR="007B3837" w:rsidRDefault="007B3837">
      <w:pPr>
        <w:pStyle w:val="Textodenotaderodap"/>
      </w:pPr>
      <w:r>
        <w:rPr>
          <w:rStyle w:val="Refdenotaderodap"/>
        </w:rPr>
        <w:footnoteRef/>
      </w:r>
      <w:r>
        <w:t xml:space="preserve"> Documentação da biblioteca disponível em </w:t>
      </w:r>
      <w:hyperlink r:id="rId13" w:history="1">
        <w:r w:rsidRPr="00FD4632">
          <w:rPr>
            <w:rStyle w:val="Hyperlink"/>
          </w:rPr>
          <w:t>https://pandas.pydata.org/pandas-docs/stable/</w:t>
        </w:r>
      </w:hyperlink>
      <w:r>
        <w:t xml:space="preserve"> </w:t>
      </w:r>
    </w:p>
  </w:footnote>
  <w:footnote w:id="15">
    <w:p w14:paraId="177BCB20" w14:textId="4B869A38" w:rsidR="007B3837" w:rsidRDefault="007B3837">
      <w:pPr>
        <w:pStyle w:val="Textodenotaderodap"/>
      </w:pPr>
      <w:r>
        <w:rPr>
          <w:rStyle w:val="Refdenotaderodap"/>
        </w:rPr>
        <w:footnoteRef/>
      </w:r>
      <w:r>
        <w:t xml:space="preserve"> Disponível em: </w:t>
      </w:r>
      <w:hyperlink r:id="rId14"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p>
  </w:footnote>
  <w:footnote w:id="16">
    <w:p w14:paraId="7D070F1C" w14:textId="164BFD57" w:rsidR="007B3837" w:rsidRDefault="007B3837">
      <w:pPr>
        <w:pStyle w:val="Textodenotaderodap"/>
      </w:pPr>
      <w:r>
        <w:rPr>
          <w:rStyle w:val="Refdenotaderodap"/>
        </w:rPr>
        <w:footnoteRef/>
      </w:r>
      <w:r>
        <w:t xml:space="preserve"> Disponível em: </w:t>
      </w:r>
      <w:hyperlink r:id="rId15" w:history="1">
        <w:r w:rsidRPr="00D85238">
          <w:rPr>
            <w:rStyle w:val="Hyperlink"/>
          </w:rPr>
          <w:t>https://seaborn.pydata.org/examples/grouped_violinplots.html</w:t>
        </w:r>
      </w:hyperlink>
      <w:r>
        <w:t xml:space="preserve"> </w:t>
      </w:r>
    </w:p>
  </w:footnote>
  <w:footnote w:id="17">
    <w:p w14:paraId="65738D35" w14:textId="18219848" w:rsidR="007B3837" w:rsidRDefault="007B3837">
      <w:pPr>
        <w:pStyle w:val="Textodenotaderodap"/>
      </w:pPr>
      <w:r>
        <w:rPr>
          <w:rStyle w:val="Refdenotaderodap"/>
        </w:rPr>
        <w:footnoteRef/>
      </w:r>
      <w:r>
        <w:t xml:space="preserve"> Disponível em: </w:t>
      </w:r>
      <w:hyperlink r:id="rId16" w:history="1">
        <w:r w:rsidRPr="00D85238">
          <w:rPr>
            <w:rStyle w:val="Hyperlink"/>
          </w:rPr>
          <w:t>http://ggplot.yhathq.com</w:t>
        </w:r>
      </w:hyperlink>
      <w:r>
        <w:t xml:space="preserve"> </w:t>
      </w:r>
    </w:p>
  </w:footnote>
  <w:footnote w:id="18">
    <w:p w14:paraId="53EC637C" w14:textId="2DCF9D0E" w:rsidR="007B3837" w:rsidRDefault="007B3837">
      <w:pPr>
        <w:pStyle w:val="Textodenotaderodap"/>
      </w:pPr>
      <w:r>
        <w:rPr>
          <w:rStyle w:val="Refdenotaderodap"/>
        </w:rPr>
        <w:footnoteRef/>
      </w:r>
      <w:r>
        <w:t xml:space="preserve"> Disponível em: </w:t>
      </w:r>
      <w:hyperlink r:id="rId17" w:history="1">
        <w:r w:rsidRPr="00D85238">
          <w:rPr>
            <w:rStyle w:val="Hyperlink"/>
          </w:rPr>
          <w:t>https://bokeh.pydata.org/en/latest/docs/gallery/ridgeplot.html</w:t>
        </w:r>
      </w:hyperlink>
      <w:r>
        <w:t xml:space="preserve"> </w:t>
      </w:r>
    </w:p>
  </w:footnote>
  <w:footnote w:id="19">
    <w:p w14:paraId="13A67113" w14:textId="3E38838F" w:rsidR="007B3837" w:rsidRDefault="007B3837">
      <w:pPr>
        <w:pStyle w:val="Textodenotaderodap"/>
      </w:pPr>
      <w:r>
        <w:rPr>
          <w:rStyle w:val="Refdenotaderodap"/>
        </w:rPr>
        <w:footnoteRef/>
      </w:r>
      <w:r>
        <w:t xml:space="preserve"> Disponível em: </w:t>
      </w:r>
      <w:hyperlink r:id="rId18" w:history="1">
        <w:r w:rsidRPr="00D85238">
          <w:rPr>
            <w:rStyle w:val="Hyperlink"/>
          </w:rPr>
          <w:t>https://plot.ly/python/line-and-scatter/</w:t>
        </w:r>
      </w:hyperlink>
      <w:r>
        <w:t xml:space="preserve"> </w:t>
      </w:r>
    </w:p>
  </w:footnote>
  <w:footnote w:id="20">
    <w:p w14:paraId="06213B14" w14:textId="69658584" w:rsidR="00544B2D" w:rsidRDefault="00544B2D">
      <w:pPr>
        <w:pStyle w:val="Textodenotaderodap"/>
      </w:pPr>
      <w:r>
        <w:rPr>
          <w:rStyle w:val="Refdenotaderodap"/>
        </w:rPr>
        <w:footnoteRef/>
      </w:r>
      <w:r>
        <w:t xml:space="preserve"> Acesso através do link: </w:t>
      </w:r>
      <w:hyperlink r:id="rId19" w:history="1">
        <w:r w:rsidRPr="00D85238">
          <w:rPr>
            <w:rStyle w:val="Hyperlink"/>
          </w:rPr>
          <w:t>https://github.com/gcaschera/tcc_enc_ufscar</w:t>
        </w:r>
      </w:hyperlink>
      <w:r>
        <w:t xml:space="preserve"> </w:t>
      </w:r>
    </w:p>
  </w:footnote>
  <w:footnote w:id="21">
    <w:p w14:paraId="7988F269" w14:textId="43299889" w:rsidR="00D148F8" w:rsidRDefault="00D148F8">
      <w:pPr>
        <w:pStyle w:val="Textodenotaderodap"/>
      </w:pPr>
      <w:r>
        <w:rPr>
          <w:rStyle w:val="Refdenotaderodap"/>
        </w:rPr>
        <w:footnoteRef/>
      </w:r>
      <w:r>
        <w:t xml:space="preserve"> Disponível no link: </w:t>
      </w:r>
      <w:hyperlink r:id="rId20" w:history="1">
        <w:r w:rsidRPr="00D85238">
          <w:rPr>
            <w:rStyle w:val="Hyperlink"/>
          </w:rPr>
          <w:t>https://www.kaggle.com/gregorut/videogamesale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7B3837" w:rsidRDefault="007B3837"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activeWritingStyle w:appName="MSWord" w:lang="en-US" w:vendorID="64" w:dllVersion="4096" w:nlCheck="1" w:checkStyle="0"/>
  <w:activeWritingStyle w:appName="MSWord" w:lang="pt-BR"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3900"/>
    <w:rsid w:val="000046FC"/>
    <w:rsid w:val="00012815"/>
    <w:rsid w:val="00014C09"/>
    <w:rsid w:val="00041B30"/>
    <w:rsid w:val="00044D15"/>
    <w:rsid w:val="0004559B"/>
    <w:rsid w:val="00055063"/>
    <w:rsid w:val="00057B4D"/>
    <w:rsid w:val="000737AD"/>
    <w:rsid w:val="000945A3"/>
    <w:rsid w:val="00094A18"/>
    <w:rsid w:val="000A44D5"/>
    <w:rsid w:val="000A7F70"/>
    <w:rsid w:val="000C41D7"/>
    <w:rsid w:val="000C7C26"/>
    <w:rsid w:val="000D5A8F"/>
    <w:rsid w:val="000E535A"/>
    <w:rsid w:val="000F3BF8"/>
    <w:rsid w:val="00106131"/>
    <w:rsid w:val="001176E8"/>
    <w:rsid w:val="001213DD"/>
    <w:rsid w:val="00146EEE"/>
    <w:rsid w:val="00153F19"/>
    <w:rsid w:val="001542A2"/>
    <w:rsid w:val="00182117"/>
    <w:rsid w:val="00186F9E"/>
    <w:rsid w:val="001A744A"/>
    <w:rsid w:val="001B4413"/>
    <w:rsid w:val="001C34D9"/>
    <w:rsid w:val="001C58EA"/>
    <w:rsid w:val="001D0D46"/>
    <w:rsid w:val="001D2831"/>
    <w:rsid w:val="001D3AC9"/>
    <w:rsid w:val="001F5F7E"/>
    <w:rsid w:val="00206AE3"/>
    <w:rsid w:val="0021513F"/>
    <w:rsid w:val="00215228"/>
    <w:rsid w:val="002237D4"/>
    <w:rsid w:val="00227B56"/>
    <w:rsid w:val="00242221"/>
    <w:rsid w:val="00244097"/>
    <w:rsid w:val="00244E13"/>
    <w:rsid w:val="002635A4"/>
    <w:rsid w:val="0027384A"/>
    <w:rsid w:val="00284A2E"/>
    <w:rsid w:val="00284E2E"/>
    <w:rsid w:val="00292A2B"/>
    <w:rsid w:val="002A7028"/>
    <w:rsid w:val="002E553A"/>
    <w:rsid w:val="0030039E"/>
    <w:rsid w:val="003027F2"/>
    <w:rsid w:val="00313EBD"/>
    <w:rsid w:val="0032048B"/>
    <w:rsid w:val="00322818"/>
    <w:rsid w:val="00327F2F"/>
    <w:rsid w:val="00330BA3"/>
    <w:rsid w:val="00331859"/>
    <w:rsid w:val="00361D74"/>
    <w:rsid w:val="00374DA9"/>
    <w:rsid w:val="00380293"/>
    <w:rsid w:val="00387EA4"/>
    <w:rsid w:val="00390A15"/>
    <w:rsid w:val="003933D5"/>
    <w:rsid w:val="003B6279"/>
    <w:rsid w:val="003C0B7E"/>
    <w:rsid w:val="003D1394"/>
    <w:rsid w:val="003D5415"/>
    <w:rsid w:val="003E3B4E"/>
    <w:rsid w:val="003E4737"/>
    <w:rsid w:val="003F4640"/>
    <w:rsid w:val="00401CAD"/>
    <w:rsid w:val="00403F63"/>
    <w:rsid w:val="00411C6A"/>
    <w:rsid w:val="00414521"/>
    <w:rsid w:val="00442B20"/>
    <w:rsid w:val="00443518"/>
    <w:rsid w:val="00444739"/>
    <w:rsid w:val="004461CF"/>
    <w:rsid w:val="0044702D"/>
    <w:rsid w:val="00457F7E"/>
    <w:rsid w:val="004654A0"/>
    <w:rsid w:val="004662BE"/>
    <w:rsid w:val="0047009E"/>
    <w:rsid w:val="00470124"/>
    <w:rsid w:val="00471387"/>
    <w:rsid w:val="00474F78"/>
    <w:rsid w:val="00476B55"/>
    <w:rsid w:val="00493AD4"/>
    <w:rsid w:val="00496A4F"/>
    <w:rsid w:val="00497A93"/>
    <w:rsid w:val="004B375D"/>
    <w:rsid w:val="004B3A44"/>
    <w:rsid w:val="004B77F8"/>
    <w:rsid w:val="004C7F77"/>
    <w:rsid w:val="004D2E07"/>
    <w:rsid w:val="004E13AF"/>
    <w:rsid w:val="004E3405"/>
    <w:rsid w:val="004F12DD"/>
    <w:rsid w:val="00504430"/>
    <w:rsid w:val="0050576A"/>
    <w:rsid w:val="00505EBB"/>
    <w:rsid w:val="0051136C"/>
    <w:rsid w:val="005133DD"/>
    <w:rsid w:val="00516B6C"/>
    <w:rsid w:val="00517941"/>
    <w:rsid w:val="005328F4"/>
    <w:rsid w:val="00540E2E"/>
    <w:rsid w:val="005419DD"/>
    <w:rsid w:val="005446A5"/>
    <w:rsid w:val="00544B2D"/>
    <w:rsid w:val="00564438"/>
    <w:rsid w:val="005679A9"/>
    <w:rsid w:val="00574EB1"/>
    <w:rsid w:val="00577FF9"/>
    <w:rsid w:val="005A2697"/>
    <w:rsid w:val="005D39F9"/>
    <w:rsid w:val="005D59B6"/>
    <w:rsid w:val="005F244B"/>
    <w:rsid w:val="005F4751"/>
    <w:rsid w:val="0060036C"/>
    <w:rsid w:val="00600A5D"/>
    <w:rsid w:val="006068B7"/>
    <w:rsid w:val="0062352E"/>
    <w:rsid w:val="006400CC"/>
    <w:rsid w:val="006617AA"/>
    <w:rsid w:val="0066461E"/>
    <w:rsid w:val="00664634"/>
    <w:rsid w:val="00664AB0"/>
    <w:rsid w:val="006664E4"/>
    <w:rsid w:val="006767F9"/>
    <w:rsid w:val="00683A6B"/>
    <w:rsid w:val="0068575C"/>
    <w:rsid w:val="0069577B"/>
    <w:rsid w:val="006A35B5"/>
    <w:rsid w:val="006A635F"/>
    <w:rsid w:val="006A6AF8"/>
    <w:rsid w:val="006B09FE"/>
    <w:rsid w:val="006C7E0D"/>
    <w:rsid w:val="006D091C"/>
    <w:rsid w:val="006E4D80"/>
    <w:rsid w:val="006F5078"/>
    <w:rsid w:val="00713C43"/>
    <w:rsid w:val="00715E62"/>
    <w:rsid w:val="00725349"/>
    <w:rsid w:val="00726471"/>
    <w:rsid w:val="00737089"/>
    <w:rsid w:val="00755D2F"/>
    <w:rsid w:val="007800DD"/>
    <w:rsid w:val="0078339A"/>
    <w:rsid w:val="007A1D37"/>
    <w:rsid w:val="007B0533"/>
    <w:rsid w:val="007B15ED"/>
    <w:rsid w:val="007B3837"/>
    <w:rsid w:val="007B6434"/>
    <w:rsid w:val="007D7C0F"/>
    <w:rsid w:val="007F085C"/>
    <w:rsid w:val="00801E71"/>
    <w:rsid w:val="008045A4"/>
    <w:rsid w:val="00816A23"/>
    <w:rsid w:val="008408EF"/>
    <w:rsid w:val="00842159"/>
    <w:rsid w:val="00851AE8"/>
    <w:rsid w:val="00861A41"/>
    <w:rsid w:val="00871171"/>
    <w:rsid w:val="00882678"/>
    <w:rsid w:val="00885BF2"/>
    <w:rsid w:val="008A0333"/>
    <w:rsid w:val="008A3B7D"/>
    <w:rsid w:val="008C3037"/>
    <w:rsid w:val="008D1720"/>
    <w:rsid w:val="008E169D"/>
    <w:rsid w:val="008E4A49"/>
    <w:rsid w:val="008E5D9F"/>
    <w:rsid w:val="0090481A"/>
    <w:rsid w:val="0090535D"/>
    <w:rsid w:val="00927830"/>
    <w:rsid w:val="00937063"/>
    <w:rsid w:val="009404AE"/>
    <w:rsid w:val="0094133C"/>
    <w:rsid w:val="00946CE9"/>
    <w:rsid w:val="00947461"/>
    <w:rsid w:val="00964026"/>
    <w:rsid w:val="00966A7E"/>
    <w:rsid w:val="00972051"/>
    <w:rsid w:val="00980BB9"/>
    <w:rsid w:val="00983748"/>
    <w:rsid w:val="00984C95"/>
    <w:rsid w:val="009906B1"/>
    <w:rsid w:val="00990D12"/>
    <w:rsid w:val="009A1C2D"/>
    <w:rsid w:val="009B7D1A"/>
    <w:rsid w:val="009C1654"/>
    <w:rsid w:val="009C3E56"/>
    <w:rsid w:val="009D1C7A"/>
    <w:rsid w:val="009D78D1"/>
    <w:rsid w:val="009E5183"/>
    <w:rsid w:val="009E6DAC"/>
    <w:rsid w:val="009F539F"/>
    <w:rsid w:val="00A064BA"/>
    <w:rsid w:val="00A125E1"/>
    <w:rsid w:val="00A145F2"/>
    <w:rsid w:val="00A22B77"/>
    <w:rsid w:val="00A25E14"/>
    <w:rsid w:val="00A322CA"/>
    <w:rsid w:val="00A3234A"/>
    <w:rsid w:val="00A40507"/>
    <w:rsid w:val="00A421C1"/>
    <w:rsid w:val="00A451DD"/>
    <w:rsid w:val="00A52894"/>
    <w:rsid w:val="00A61932"/>
    <w:rsid w:val="00A71FC8"/>
    <w:rsid w:val="00A7268D"/>
    <w:rsid w:val="00A75B8E"/>
    <w:rsid w:val="00A83220"/>
    <w:rsid w:val="00A84375"/>
    <w:rsid w:val="00AB3B12"/>
    <w:rsid w:val="00AC4834"/>
    <w:rsid w:val="00AC54B0"/>
    <w:rsid w:val="00AD0065"/>
    <w:rsid w:val="00AE08FF"/>
    <w:rsid w:val="00AE1B39"/>
    <w:rsid w:val="00AE6CC5"/>
    <w:rsid w:val="00AF11B6"/>
    <w:rsid w:val="00AF5D0C"/>
    <w:rsid w:val="00B05B21"/>
    <w:rsid w:val="00B35159"/>
    <w:rsid w:val="00B50249"/>
    <w:rsid w:val="00B515CF"/>
    <w:rsid w:val="00B628E6"/>
    <w:rsid w:val="00B632D3"/>
    <w:rsid w:val="00B735F6"/>
    <w:rsid w:val="00B82ABC"/>
    <w:rsid w:val="00B860A6"/>
    <w:rsid w:val="00B94ECA"/>
    <w:rsid w:val="00B96D21"/>
    <w:rsid w:val="00BB67FA"/>
    <w:rsid w:val="00BC373A"/>
    <w:rsid w:val="00BC4381"/>
    <w:rsid w:val="00BC5A9A"/>
    <w:rsid w:val="00BD0566"/>
    <w:rsid w:val="00BD7120"/>
    <w:rsid w:val="00BE40E9"/>
    <w:rsid w:val="00BE5F55"/>
    <w:rsid w:val="00BF4C9B"/>
    <w:rsid w:val="00C06FB2"/>
    <w:rsid w:val="00C152D0"/>
    <w:rsid w:val="00C15E83"/>
    <w:rsid w:val="00C25812"/>
    <w:rsid w:val="00C26343"/>
    <w:rsid w:val="00C43657"/>
    <w:rsid w:val="00C43810"/>
    <w:rsid w:val="00C45945"/>
    <w:rsid w:val="00C53258"/>
    <w:rsid w:val="00C56044"/>
    <w:rsid w:val="00C5617B"/>
    <w:rsid w:val="00C835FB"/>
    <w:rsid w:val="00C84592"/>
    <w:rsid w:val="00C84FDA"/>
    <w:rsid w:val="00C910E3"/>
    <w:rsid w:val="00C96B78"/>
    <w:rsid w:val="00CA2676"/>
    <w:rsid w:val="00CB4320"/>
    <w:rsid w:val="00CC2D99"/>
    <w:rsid w:val="00CC3A8C"/>
    <w:rsid w:val="00CD1AD7"/>
    <w:rsid w:val="00CE203B"/>
    <w:rsid w:val="00D12341"/>
    <w:rsid w:val="00D148F8"/>
    <w:rsid w:val="00D15373"/>
    <w:rsid w:val="00D17D22"/>
    <w:rsid w:val="00D22835"/>
    <w:rsid w:val="00D34DA8"/>
    <w:rsid w:val="00D46406"/>
    <w:rsid w:val="00D47252"/>
    <w:rsid w:val="00D47B99"/>
    <w:rsid w:val="00D51911"/>
    <w:rsid w:val="00D52D5D"/>
    <w:rsid w:val="00D64000"/>
    <w:rsid w:val="00D6647F"/>
    <w:rsid w:val="00D670B9"/>
    <w:rsid w:val="00D73DE2"/>
    <w:rsid w:val="00D77D60"/>
    <w:rsid w:val="00D84C46"/>
    <w:rsid w:val="00D87202"/>
    <w:rsid w:val="00D94859"/>
    <w:rsid w:val="00D96FAE"/>
    <w:rsid w:val="00DA2631"/>
    <w:rsid w:val="00DB431E"/>
    <w:rsid w:val="00DC0DE6"/>
    <w:rsid w:val="00DC1D30"/>
    <w:rsid w:val="00DD4660"/>
    <w:rsid w:val="00E21EDC"/>
    <w:rsid w:val="00E24C57"/>
    <w:rsid w:val="00E320BF"/>
    <w:rsid w:val="00E3299C"/>
    <w:rsid w:val="00E34939"/>
    <w:rsid w:val="00E4175D"/>
    <w:rsid w:val="00E52D2F"/>
    <w:rsid w:val="00E5454D"/>
    <w:rsid w:val="00E5511A"/>
    <w:rsid w:val="00E668EA"/>
    <w:rsid w:val="00E674A0"/>
    <w:rsid w:val="00E83C09"/>
    <w:rsid w:val="00E86E67"/>
    <w:rsid w:val="00E97713"/>
    <w:rsid w:val="00EA363D"/>
    <w:rsid w:val="00EA3B9C"/>
    <w:rsid w:val="00EA4777"/>
    <w:rsid w:val="00EA661B"/>
    <w:rsid w:val="00EC1CE7"/>
    <w:rsid w:val="00EE12CE"/>
    <w:rsid w:val="00EE21C0"/>
    <w:rsid w:val="00EF1C23"/>
    <w:rsid w:val="00EF35BB"/>
    <w:rsid w:val="00EF5E4A"/>
    <w:rsid w:val="00F00A2A"/>
    <w:rsid w:val="00F05ADD"/>
    <w:rsid w:val="00F12354"/>
    <w:rsid w:val="00F13E06"/>
    <w:rsid w:val="00F16FA3"/>
    <w:rsid w:val="00F17291"/>
    <w:rsid w:val="00F42BC8"/>
    <w:rsid w:val="00F56019"/>
    <w:rsid w:val="00F641FF"/>
    <w:rsid w:val="00F6485B"/>
    <w:rsid w:val="00F7754C"/>
    <w:rsid w:val="00F91718"/>
    <w:rsid w:val="00F91F38"/>
    <w:rsid w:val="00FA2C61"/>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175">
      <w:bodyDiv w:val="1"/>
      <w:marLeft w:val="0"/>
      <w:marRight w:val="0"/>
      <w:marTop w:val="0"/>
      <w:marBottom w:val="0"/>
      <w:divBdr>
        <w:top w:val="none" w:sz="0" w:space="0" w:color="auto"/>
        <w:left w:val="none" w:sz="0" w:space="0" w:color="auto"/>
        <w:bottom w:val="none" w:sz="0" w:space="0" w:color="auto"/>
        <w:right w:val="none" w:sz="0" w:space="0" w:color="auto"/>
      </w:divBdr>
    </w:div>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39395534">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274795502">
      <w:bodyDiv w:val="1"/>
      <w:marLeft w:val="0"/>
      <w:marRight w:val="0"/>
      <w:marTop w:val="0"/>
      <w:marBottom w:val="0"/>
      <w:divBdr>
        <w:top w:val="none" w:sz="0" w:space="0" w:color="auto"/>
        <w:left w:val="none" w:sz="0" w:space="0" w:color="auto"/>
        <w:bottom w:val="none" w:sz="0" w:space="0" w:color="auto"/>
        <w:right w:val="none" w:sz="0" w:space="0" w:color="auto"/>
      </w:divBdr>
    </w:div>
    <w:div w:id="283736430">
      <w:bodyDiv w:val="1"/>
      <w:marLeft w:val="0"/>
      <w:marRight w:val="0"/>
      <w:marTop w:val="0"/>
      <w:marBottom w:val="0"/>
      <w:divBdr>
        <w:top w:val="none" w:sz="0" w:space="0" w:color="auto"/>
        <w:left w:val="none" w:sz="0" w:space="0" w:color="auto"/>
        <w:bottom w:val="none" w:sz="0" w:space="0" w:color="auto"/>
        <w:right w:val="none" w:sz="0" w:space="0" w:color="auto"/>
      </w:divBdr>
    </w:div>
    <w:div w:id="309405785">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tiff"/><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www.stat.cmu.edu/*hseltman/309/Book/Book.pdf"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hyperlink" Target="http://dx.doi.org/10.5334/jors.94" TargetMode="Externa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dgawlik/nyse/" TargetMode="External"/><Relationship Id="rId13" Type="http://schemas.openxmlformats.org/officeDocument/2006/relationships/hyperlink" Target="https://pandas.pydata.org/pandas-docs/stable/" TargetMode="External"/><Relationship Id="rId18" Type="http://schemas.openxmlformats.org/officeDocument/2006/relationships/hyperlink" Target="https://plot.ly/python/line-and-scatter/"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www.kaggle.com/mcdonalds/nutrition-facts/" TargetMode="External"/><Relationship Id="rId12" Type="http://schemas.openxmlformats.org/officeDocument/2006/relationships/hyperlink" Target="https://github.com/mkleehammer/pyodbc/wiki" TargetMode="External"/><Relationship Id="rId17" Type="http://schemas.openxmlformats.org/officeDocument/2006/relationships/hyperlink" Target="https://bokeh.pydata.org/en/latest/docs/gallery/ridgeplot.html" TargetMode="External"/><Relationship Id="rId2" Type="http://schemas.openxmlformats.org/officeDocument/2006/relationships/hyperlink" Target="https://www.tableau.com/pt-br" TargetMode="External"/><Relationship Id="rId16" Type="http://schemas.openxmlformats.org/officeDocument/2006/relationships/hyperlink" Target="http://ggplot.yhathq.com" TargetMode="External"/><Relationship Id="rId20" Type="http://schemas.openxmlformats.org/officeDocument/2006/relationships/hyperlink" Target="https://www.kaggle.com/gregorut/videogamesales"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11" Type="http://schemas.openxmlformats.org/officeDocument/2006/relationships/hyperlink" Target="https://www.kaggle.com/jsphyg/weather-dataset-rattle-package/" TargetMode="External"/><Relationship Id="rId5" Type="http://schemas.openxmlformats.org/officeDocument/2006/relationships/hyperlink" Target="https://www.kaggle.com/starbucks/starbucks-menu/" TargetMode="External"/><Relationship Id="rId15" Type="http://schemas.openxmlformats.org/officeDocument/2006/relationships/hyperlink" Target="https://seaborn.pydata.org/examples/grouped_violinplots.html" TargetMode="External"/><Relationship Id="rId10" Type="http://schemas.openxmlformats.org/officeDocument/2006/relationships/hyperlink" Target="https://www.kaggle.com/justinas/nba-players-data" TargetMode="External"/><Relationship Id="rId19" Type="http://schemas.openxmlformats.org/officeDocument/2006/relationships/hyperlink" Target="https://github.com/gcaschera/tcc_enc_ufscar" TargetMode="External"/><Relationship Id="rId4" Type="http://schemas.openxmlformats.org/officeDocument/2006/relationships/hyperlink" Target="https://www.kaggle.com/justinas/nba-players-data" TargetMode="External"/><Relationship Id="rId9" Type="http://schemas.openxmlformats.org/officeDocument/2006/relationships/hyperlink" Target="https://www.kaggle.com/noriuk/us-education-datasets-unification-project/#states_all.csv" TargetMode="External"/><Relationship Id="rId14" Type="http://schemas.openxmlformats.org/officeDocument/2006/relationships/hyperlink" Target="https://matplotlib.org/gallery/lines_bars_and_markers/bar_stacked.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9CB36-04B5-E847-8F14-D19C0CEA3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42</Pages>
  <Words>6926</Words>
  <Characters>37406</Characters>
  <Application>Microsoft Office Word</Application>
  <DocSecurity>0</DocSecurity>
  <Lines>311</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73</cp:revision>
  <dcterms:created xsi:type="dcterms:W3CDTF">2019-06-22T18:21:00Z</dcterms:created>
  <dcterms:modified xsi:type="dcterms:W3CDTF">2019-06-24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